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42B36316" w14:textId="2576491E" w:rsidR="00875CA4"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w:t>
      </w:r>
      <w:r w:rsidR="00267581">
        <w:rPr>
          <w:color w:val="000000"/>
        </w:rPr>
        <w:t>robustly associated with measures of biological aging</w:t>
      </w:r>
      <w:r w:rsidR="00335A64">
        <w:rPr>
          <w:color w:val="000000"/>
        </w:rPr>
        <w:t xml:space="preserve"> </w:t>
      </w:r>
      <w:r w:rsidR="00693C80">
        <w:rPr>
          <w:color w:val="000000"/>
        </w:rPr>
        <w:t>when controlling for chronological age, lifestyle, health-related, and demographic factor</w:t>
      </w:r>
      <w:r w:rsidR="00335A64">
        <w:rPr>
          <w:color w:val="000000"/>
        </w:rPr>
        <w:t>s</w:t>
      </w:r>
      <w:ins w:id="0" w:author="Talia Shirazi" w:date="2020-10-08T20:00:00Z">
        <w:r w:rsidR="00875CA4">
          <w:rPr>
            <w:color w:val="000000"/>
          </w:rPr>
          <w:t xml:space="preserve"> among premenopausal women, but associated with biological aging among postmenopausal women</w:t>
        </w:r>
      </w:ins>
      <w:ins w:id="1" w:author="Talia Shirazi" w:date="2020-10-08T20:01:00Z">
        <w:r w:rsidR="00875CA4">
          <w:rPr>
            <w:color w:val="000000"/>
          </w:rPr>
          <w:t xml:space="preserve"> such that biological age acceleration was most apparent in women with fewer than 2 or greater than 4 live births. Our findings </w:t>
        </w:r>
      </w:ins>
      <w:ins w:id="2" w:author="Talia Shirazi" w:date="2020-10-08T20:03:00Z">
        <w:r w:rsidR="00875CA4">
          <w:rPr>
            <w:color w:val="000000"/>
          </w:rPr>
          <w:t>are suggestive of</w:t>
        </w:r>
      </w:ins>
      <w:ins w:id="3" w:author="Talia Shirazi" w:date="2020-10-08T20:01:00Z">
        <w:r w:rsidR="00875CA4">
          <w:rPr>
            <w:color w:val="000000"/>
          </w:rPr>
          <w:t xml:space="preserve"> a </w:t>
        </w:r>
      </w:ins>
      <w:ins w:id="4" w:author="Talia Shirazi" w:date="2020-10-08T20:02:00Z">
        <w:r w:rsidR="00875CA4">
          <w:rPr>
            <w:color w:val="000000"/>
          </w:rPr>
          <w:t>link between reproductive function and physiological dysregulation</w:t>
        </w:r>
      </w:ins>
      <w:ins w:id="5" w:author="Talia Shirazi" w:date="2020-10-08T20:03:00Z">
        <w:r w:rsidR="00875CA4">
          <w:rPr>
            <w:color w:val="000000"/>
          </w:rPr>
          <w:t>, and of compensatory mechanisms that buffer the effects of reproductive function on physiological dysregulation during a woman’s reproductive lifespan</w:t>
        </w:r>
      </w:ins>
      <w:r w:rsidR="00875CA4">
        <w:rPr>
          <w:color w:val="000000"/>
        </w:rPr>
        <w:t xml:space="preserve">.  </w:t>
      </w:r>
    </w:p>
    <w:p w14:paraId="549409F0" w14:textId="5446D45A" w:rsidR="00693C80" w:rsidRPr="00163D8F" w:rsidRDefault="00693C80" w:rsidP="00A703EA">
      <w:pPr>
        <w:shd w:val="clear" w:color="auto" w:fill="FFFFFF"/>
        <w:spacing w:line="480" w:lineRule="auto"/>
        <w:rPr>
          <w:color w:val="000000"/>
        </w:rPr>
      </w:pPr>
      <w:r>
        <w:rPr>
          <w:color w:val="000000"/>
        </w:rPr>
        <w:t>Future work should continue to investigate links between parity</w:t>
      </w:r>
      <w:ins w:id="6" w:author="Talia Shirazi" w:date="2020-10-08T20:04:00Z">
        <w:r w:rsidR="00875CA4">
          <w:rPr>
            <w:color w:val="000000"/>
          </w:rPr>
          <w:t>, menopausal status,</w:t>
        </w:r>
      </w:ins>
      <w:r>
        <w:rPr>
          <w:color w:val="000000"/>
        </w:rPr>
        <w:t xml:space="preserve"> and biological age using targeted physiological measures and longitudinal </w:t>
      </w:r>
      <w:r w:rsidR="00163D8F">
        <w:rPr>
          <w:color w:val="000000"/>
        </w:rPr>
        <w:t>studies</w:t>
      </w:r>
      <w:r>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7"/>
      <w:r w:rsidR="00005C73" w:rsidRPr="00005C73">
        <w:rPr>
          <w:highlight w:val="yellow"/>
        </w:rPr>
        <w:t>health</w:t>
      </w:r>
      <w:commentRangeEnd w:id="7"/>
      <w:r w:rsidR="00A61575">
        <w:rPr>
          <w:rStyle w:val="CommentReference"/>
        </w:rPr>
        <w:commentReference w:id="7"/>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t>
      </w:r>
      <w:proofErr w:type="gramStart"/>
      <w:r w:rsidR="008406FB">
        <w:t>widely-applicable</w:t>
      </w:r>
      <w:proofErr w:type="gramEnd"/>
      <w:r w:rsidR="008406FB">
        <w:t xml:space="preserv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222EBA3C"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 xml:space="preserve">We chose to use number of live births rather than number of </w:t>
      </w:r>
      <w:r w:rsidR="00254B2C" w:rsidRPr="00254B2C">
        <w:rPr>
          <w:highlight w:val="yellow"/>
        </w:rPr>
        <w:lastRenderedPageBreak/>
        <w:t>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lastRenderedPageBreak/>
        <w:t xml:space="preserve"> </w:t>
      </w:r>
    </w:p>
    <w:p w14:paraId="00221C6C" w14:textId="035B0B9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7F88AF02"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xml:space="preserve">, we formed our reference population from non-pregnant women in NHANES III aged </w:t>
      </w:r>
      <w:r>
        <w:lastRenderedPageBreak/>
        <w:t>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2F68766D"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w:t>
      </w:r>
      <w:r w:rsidRPr="002C57DC">
        <w:rPr>
          <w:color w:val="000000"/>
          <w:highlight w:val="yellow"/>
        </w:rPr>
        <w:lastRenderedPageBreak/>
        <w:t>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w:t>
      </w:r>
      <w:r>
        <w:lastRenderedPageBreak/>
        <w:t xml:space="preserve">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63104C71"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 xml:space="preserve">o focus on biological aging, we conducted analyses using versions of each biological age measure after adjustment for chronological age, computed as the </w:t>
      </w:r>
      <w:r w:rsidR="00A61575">
        <w:rPr>
          <w:color w:val="000000"/>
          <w:shd w:val="clear" w:color="auto" w:fill="FFFF00"/>
        </w:rPr>
        <w:lastRenderedPageBreak/>
        <w:t>residuals of each measure regressed onto chronological age. Following adjustment</w:t>
      </w:r>
      <w:ins w:id="8" w:author="Hastings, Waylon James" w:date="2020-10-05T11:51:00Z">
        <w:r w:rsidR="00D71BB2">
          <w:rPr>
            <w:color w:val="000000"/>
            <w:shd w:val="clear" w:color="auto" w:fill="FFFF00"/>
          </w:rPr>
          <w:t>,</w:t>
        </w:r>
      </w:ins>
      <w:r w:rsidR="00A61575">
        <w:rPr>
          <w:color w:val="000000"/>
          <w:shd w:val="clear" w:color="auto" w:fill="FFFF00"/>
        </w:rPr>
        <w:t xml:space="preserve">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324FADF"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xml:space="preserve">, </w:t>
      </w:r>
      <w:r w:rsidR="009C2E93">
        <w:t xml:space="preserve">models were estimated independently in premenopausal and postmenopausal women.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p>
    <w:p w14:paraId="614D281C" w14:textId="77777777" w:rsidR="00017A0F" w:rsidRDefault="00017A0F" w:rsidP="008406FB">
      <w:pPr>
        <w:shd w:val="clear" w:color="auto" w:fill="FFFFFF"/>
        <w:spacing w:line="480" w:lineRule="auto"/>
      </w:pPr>
    </w:p>
    <w:p w14:paraId="76A85ADA" w14:textId="1C5BD07A" w:rsidR="000A073E" w:rsidRDefault="008406FB" w:rsidP="008406FB">
      <w:pPr>
        <w:shd w:val="clear" w:color="auto" w:fill="FFFFFF"/>
        <w:spacing w:line="480" w:lineRule="auto"/>
      </w:pPr>
      <w:commentRangeStart w:id="9"/>
      <w:r>
        <w:t xml:space="preserve">Figure </w:t>
      </w:r>
      <w:del w:id="10" w:author="Hastings, Waylon James" w:date="2020-10-08T11:26:00Z">
        <w:r w:rsidDel="00A949FD">
          <w:delText>3</w:delText>
        </w:r>
      </w:del>
      <w:ins w:id="11" w:author="Hastings, Waylon James" w:date="2020-10-08T11:26:00Z">
        <w:r w:rsidR="00A949FD">
          <w:t>4</w:t>
        </w:r>
      </w:ins>
      <w:r>
        <w:t xml:space="preserve"> was generated using Stata through post-estimation marginal standardization postestimation commands in Stata for regressions adjusting for the distribution of other covariates </w:t>
      </w:r>
      <w:commentRangeEnd w:id="9"/>
      <w:r w:rsidR="00236A18">
        <w:rPr>
          <w:rStyle w:val="CommentReference"/>
        </w:rPr>
        <w:commentReference w:id="9"/>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 xml:space="preserve">For each measure, this presents the difference between </w:t>
      </w:r>
      <w:r w:rsidR="009C2E93">
        <w:rPr>
          <w:highlight w:val="yellow"/>
        </w:rPr>
        <w:t>observed biological age</w:t>
      </w:r>
      <w:r w:rsidR="009C2E93" w:rsidRPr="002C57DC">
        <w:rPr>
          <w:highlight w:val="yellow"/>
        </w:rPr>
        <w:t xml:space="preserve"> </w:t>
      </w:r>
      <w:r w:rsidR="002C57DC" w:rsidRPr="002C57DC">
        <w:rPr>
          <w:highlight w:val="yellow"/>
        </w:rPr>
        <w:t xml:space="preserve">and </w:t>
      </w:r>
      <w:r w:rsidR="00A949FD">
        <w:rPr>
          <w:highlight w:val="yellow"/>
        </w:rPr>
        <w:t>biological</w:t>
      </w:r>
      <w:r w:rsidR="002C57DC" w:rsidRPr="002C57DC">
        <w:rPr>
          <w:highlight w:val="yellow"/>
        </w:rPr>
        <w:t xml:space="preserve"> age predicted by </w:t>
      </w:r>
      <w:r w:rsidR="00A949FD">
        <w:rPr>
          <w:highlight w:val="yellow"/>
        </w:rPr>
        <w:t>chronological</w:t>
      </w:r>
      <w:r w:rsidR="00A949FD" w:rsidRPr="002C57DC">
        <w:rPr>
          <w:highlight w:val="yellow"/>
        </w:rPr>
        <w:t xml:space="preserve"> </w:t>
      </w:r>
      <w:r w:rsidR="002C57DC" w:rsidRPr="002C57DC">
        <w:rPr>
          <w:highlight w:val="yellow"/>
        </w:rPr>
        <w:t xml:space="preserve">age (i.e., the residual of </w:t>
      </w:r>
      <w:r w:rsidR="00A949FD">
        <w:rPr>
          <w:highlight w:val="yellow"/>
        </w:rPr>
        <w:t>each biological aging measure</w:t>
      </w:r>
      <w:r w:rsidR="002C57DC" w:rsidRPr="002C57DC">
        <w:rPr>
          <w:highlight w:val="yellow"/>
        </w:rPr>
        <w:t xml:space="preserve"> regressed onto the </w:t>
      </w:r>
      <w:r w:rsidR="00A949FD">
        <w:rPr>
          <w:highlight w:val="yellow"/>
        </w:rPr>
        <w:t>chronological age</w:t>
      </w:r>
      <w:r w:rsidR="002C57DC" w:rsidRPr="002C57DC">
        <w:rPr>
          <w:highlight w:val="yellow"/>
        </w:rPr>
        <w:t>)</w:t>
      </w:r>
      <w:r w:rsidR="002C57DC">
        <w:t xml:space="preserve">. </w:t>
      </w:r>
      <w:r>
        <w:t xml:space="preserve">In all </w:t>
      </w:r>
      <w:r w:rsidR="007466FC">
        <w:t>four</w:t>
      </w:r>
      <w:r>
        <w:t xml:space="preserve"> cases, positive values indicate aging </w:t>
      </w:r>
      <w:r w:rsidR="00A949FD">
        <w:t xml:space="preserve">acceleration </w:t>
      </w:r>
      <w:r>
        <w:t>(</w:t>
      </w:r>
      <w:r w:rsidR="00A949FD">
        <w:t xml:space="preserve">biological </w:t>
      </w:r>
      <w:r>
        <w:t xml:space="preserve">age &gt; </w:t>
      </w:r>
      <w:r w:rsidR="00A949FD">
        <w:t xml:space="preserve">chronological </w:t>
      </w:r>
      <w:r>
        <w:t xml:space="preserve">age) while negative values indicate age </w:t>
      </w:r>
      <w:r w:rsidR="00A949FD">
        <w:t xml:space="preserve">deceleration </w:t>
      </w:r>
      <w:r>
        <w:t>(</w:t>
      </w:r>
      <w:r w:rsidR="00A949FD">
        <w:t xml:space="preserve">biological </w:t>
      </w:r>
      <w:r>
        <w:t xml:space="preserve">age &lt; </w:t>
      </w:r>
      <w:r w:rsidR="00A949FD">
        <w:t xml:space="preserve">chronological </w:t>
      </w:r>
      <w:r>
        <w:t xml:space="preserve">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 xml:space="preserve">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w:t>
      </w:r>
      <w:r>
        <w:lastRenderedPageBreak/>
        <w:t>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17AF7C29" w:rsidR="000A073E" w:rsidRDefault="008406FB" w:rsidP="008406FB">
      <w:pPr>
        <w:shd w:val="clear" w:color="auto" w:fill="FFFFFF"/>
        <w:spacing w:line="480" w:lineRule="auto"/>
      </w:pPr>
      <w:r>
        <w:t xml:space="preserve">We then estimated a second </w:t>
      </w:r>
      <w:r w:rsidR="0054697D">
        <w:t xml:space="preserve">and third </w:t>
      </w:r>
      <w:r>
        <w:t xml:space="preserve">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w:t>
      </w:r>
      <w:r w:rsidR="0054697D">
        <w:t xml:space="preserve"> (</w:t>
      </w:r>
      <w:r w:rsidR="00236A18">
        <w:t>s</w:t>
      </w:r>
      <w:r w:rsidR="0054697D">
        <w:t>ensitivity analysis 2)</w:t>
      </w:r>
      <w:r>
        <w:t>. We then estimated a</w:t>
      </w:r>
      <w:r w:rsidR="0054697D">
        <w:t xml:space="preserve">dditional </w:t>
      </w:r>
      <w:r>
        <w:t>set of regressions exactly as described above for our primary analyses and added terms for the main effect of months since last birth and interactions between months since last birth and parity</w:t>
      </w:r>
      <w:r w:rsidR="0054697D">
        <w:t xml:space="preserve"> (</w:t>
      </w:r>
      <w:r w:rsidR="00236A18">
        <w:t>s</w:t>
      </w:r>
      <w:r w:rsidR="0054697D">
        <w:t>ensitivity analysis 3)</w:t>
      </w:r>
      <w:r>
        <w:t>; however,</w:t>
      </w:r>
      <w:r w:rsidR="0054697D">
        <w:t xml:space="preserve"> this analysis was conducted in premenopausal women only</w:t>
      </w:r>
      <w:r>
        <w:t xml:space="preserve"> since data on months since last birth were not available for any postmenopausal women,.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67DC6C0" w14:textId="48C583CF" w:rsidR="003811F0" w:rsidRDefault="003811F0" w:rsidP="008406FB">
      <w:pPr>
        <w:shd w:val="clear" w:color="auto" w:fill="FFFFFF"/>
        <w:spacing w:line="480" w:lineRule="auto"/>
        <w:rPr>
          <w:i/>
          <w:iCs/>
        </w:rPr>
      </w:pPr>
      <w:r>
        <w:rPr>
          <w:i/>
          <w:iCs/>
        </w:rPr>
        <w:t xml:space="preserve">Premenopausal women </w:t>
      </w:r>
    </w:p>
    <w:p w14:paraId="3F3A0098" w14:textId="5C11C46A" w:rsidR="000A073E" w:rsidRDefault="009E19FC" w:rsidP="008406FB">
      <w:pPr>
        <w:shd w:val="clear" w:color="auto" w:fill="FFFFFF"/>
        <w:spacing w:line="480" w:lineRule="auto"/>
      </w:pPr>
      <w:r>
        <w:t>The linear effect of number of live births</w:t>
      </w:r>
      <w:r w:rsidR="009C2E93">
        <w:t xml:space="preserve"> and </w:t>
      </w:r>
      <w:r>
        <w:t>quadratic effect of live births</w:t>
      </w:r>
      <w:r w:rsidR="009C2E93">
        <w:t xml:space="preserve"> </w:t>
      </w:r>
      <w:r>
        <w:t xml:space="preserve">not significant in any primary model </w:t>
      </w:r>
      <w:r w:rsidR="009C2E93">
        <w:t xml:space="preserve">in premenopausal women </w:t>
      </w:r>
      <w:r>
        <w:t xml:space="preserve">(see </w:t>
      </w:r>
      <w:r w:rsidRPr="009E19FC">
        <w:rPr>
          <w:b/>
          <w:bCs/>
        </w:rPr>
        <w:t>Table 2</w:t>
      </w:r>
      <w:r w:rsidR="002C760A">
        <w:rPr>
          <w:b/>
          <w:bCs/>
        </w:rPr>
        <w:t xml:space="preserve">; Figure </w:t>
      </w:r>
      <w:r w:rsidR="005E5BDB">
        <w:rPr>
          <w:b/>
          <w:bCs/>
        </w:rPr>
        <w:t>4</w:t>
      </w:r>
      <w:r>
        <w:t xml:space="preserve">). </w:t>
      </w:r>
      <w:r w:rsidR="004E19F4">
        <w:t>S</w:t>
      </w:r>
      <w:r w:rsidR="008406FB">
        <w:t xml:space="preserve">ample sizes for our sensitivity analyses </w:t>
      </w:r>
      <w:r w:rsidR="008406FB">
        <w:lastRenderedPageBreak/>
        <w:t>controlling for chronological age only were slightly larger (</w:t>
      </w:r>
      <w:r w:rsidR="008406FB">
        <w:rPr>
          <w:i/>
        </w:rPr>
        <w:t>n</w:t>
      </w:r>
      <w:r w:rsidR="008406FB">
        <w:t xml:space="preserve"> = </w:t>
      </w:r>
      <w:r w:rsidR="004E19F4">
        <w:t>2,686</w:t>
      </w:r>
      <w:r w:rsidR="008406FB">
        <w:t xml:space="preserve">), as less participants were excluded due to missing covariate information. </w:t>
      </w:r>
      <w:r w:rsidR="002C760A">
        <w:t>Similar to our primary analyses, the main effects of live births (both linear and quadratic terms) were not significant across all measures of biological age (</w:t>
      </w:r>
      <w:r w:rsidR="002C760A" w:rsidRPr="002C760A">
        <w:rPr>
          <w:b/>
          <w:bCs/>
        </w:rPr>
        <w:t>Table 2</w:t>
      </w:r>
      <w:r w:rsidR="002C760A">
        <w:t xml:space="preserve">). </w:t>
      </w:r>
      <w:r w:rsidR="008406FB">
        <w:t xml:space="preserve">Of the </w:t>
      </w:r>
      <w:r w:rsidR="004E19F4">
        <w:t xml:space="preserve">2,166 premenopausal </w:t>
      </w:r>
      <w:r w:rsidR="008406FB">
        <w:t xml:space="preserve">women in our primary analyses, data on years since last live birth were available for </w:t>
      </w:r>
      <w:r w:rsidR="004E19F4">
        <w:t>1,617</w:t>
      </w:r>
      <w:r w:rsidR="008406FB">
        <w:t xml:space="preserve">. The average years since last live birth was </w:t>
      </w:r>
      <w:r w:rsidR="004E19F4">
        <w:t>8.87</w:t>
      </w:r>
      <w:r w:rsidR="008406FB">
        <w:t xml:space="preserve"> (SE = 0.</w:t>
      </w:r>
      <w:r w:rsidR="004E19F4">
        <w:t>19</w:t>
      </w:r>
      <w:r w:rsidR="008406FB">
        <w:t xml:space="preserve">). </w:t>
      </w:r>
      <w:r w:rsidR="0069035A" w:rsidRPr="0069035A">
        <w:rPr>
          <w:highlight w:val="yellow"/>
        </w:rPr>
        <w:t>After correcting for multiple comparisons</w:t>
      </w:r>
      <w:r w:rsidR="0069035A">
        <w:t>, t</w:t>
      </w:r>
      <w:r w:rsidR="008406FB">
        <w:t xml:space="preserve">he main effect of years since last live birth was not significant in any model, nor were any of the interaction terms between years </w:t>
      </w:r>
      <w:r w:rsidR="0069035A">
        <w:t>since</w:t>
      </w:r>
      <w:r w:rsidR="008406FB">
        <w:t xml:space="preserve"> last live birth and parity (</w:t>
      </w:r>
      <w:r w:rsidR="0069035A">
        <w:rPr>
          <w:b/>
        </w:rPr>
        <w:t>Table 2</w:t>
      </w:r>
      <w:r w:rsidR="008406FB">
        <w:t>).</w:t>
      </w:r>
    </w:p>
    <w:p w14:paraId="4FD0157A" w14:textId="77777777" w:rsidR="0054697D" w:rsidRDefault="0054697D"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16119B9D" w:rsidR="0069035A" w:rsidRDefault="00D534A0" w:rsidP="008406FB">
      <w:pPr>
        <w:shd w:val="clear" w:color="auto" w:fill="FFFFFF"/>
        <w:spacing w:line="480" w:lineRule="auto"/>
        <w:rPr>
          <w:i/>
          <w:iCs/>
        </w:rPr>
      </w:pPr>
      <w:r>
        <w:rPr>
          <w:i/>
          <w:iCs/>
        </w:rPr>
        <w:t>Postmenopausal women</w:t>
      </w:r>
    </w:p>
    <w:p w14:paraId="6335C6E7" w14:textId="6ACF7632" w:rsidR="0054697D" w:rsidRDefault="009C2E93" w:rsidP="0054697D">
      <w:pPr>
        <w:shd w:val="clear" w:color="auto" w:fill="FFFFFF"/>
        <w:spacing w:line="480" w:lineRule="auto"/>
      </w:pPr>
      <w:r>
        <w:t xml:space="preserve">Primary models in postmenopausal women revealed a significant linear effect of live births on biological aging indexed by </w:t>
      </w:r>
      <w:r w:rsidR="00D534A0">
        <w:t>LM, HD, and AL</w:t>
      </w:r>
      <w:r w:rsidR="00236A18">
        <w:t xml:space="preserve">; the linear effect of live births on KDM was not significant after correction for multiple comparisons </w:t>
      </w:r>
      <w:r w:rsidR="0054697D">
        <w:t>(</w:t>
      </w:r>
      <w:r w:rsidR="0054697D" w:rsidRPr="00236A18">
        <w:rPr>
          <w:b/>
          <w:bCs/>
        </w:rPr>
        <w:t>Table 3</w:t>
      </w:r>
      <w:r w:rsidR="0054697D">
        <w:t xml:space="preserve">). </w:t>
      </w:r>
      <w:r>
        <w:t xml:space="preserve">After correcting for multiple comparisons, the quadratic effect of parity </w:t>
      </w:r>
      <w:r w:rsidR="00236A18">
        <w:t xml:space="preserve">on </w:t>
      </w:r>
      <w:r>
        <w:t>biological aging was significant for HD only. Sample sizes for our sensitivity analyses controlling for chronological age only were slightly larger (</w:t>
      </w:r>
      <w:r>
        <w:rPr>
          <w:i/>
        </w:rPr>
        <w:t>n</w:t>
      </w:r>
      <w:r>
        <w:t xml:space="preserve"> = 2,498)</w:t>
      </w:r>
      <w:del w:id="12" w:author="Talia Shirazi" w:date="2020-10-08T19:53:00Z">
        <w:r w:rsidR="00236A18" w:rsidDel="00236A18">
          <w:delText>.</w:delText>
        </w:r>
      </w:del>
      <w:r>
        <w:t>.</w:t>
      </w:r>
      <w:r w:rsidR="0054697D">
        <w:t xml:space="preserve"> Similar trends were observed in the first set of sensitivity analyses, wherein the linear effect of live births was significantly associated with LM, HD, and AL</w:t>
      </w:r>
      <w:r w:rsidR="00236A18">
        <w:t>.</w:t>
      </w:r>
      <w:r w:rsidR="0054697D">
        <w:t xml:space="preserve"> Moreover, the quadratic effect was significant for all four measures, giving rise to the anticipated U-shape for the overall relationship between parity ad biological aging (</w:t>
      </w:r>
      <w:r w:rsidR="0054697D" w:rsidRPr="0054697D">
        <w:t>shown in grey on</w:t>
      </w:r>
      <w:r w:rsidR="0054697D" w:rsidRPr="00236A18">
        <w:rPr>
          <w:b/>
          <w:bCs/>
        </w:rPr>
        <w:t xml:space="preserve"> Figure 4</w:t>
      </w:r>
      <w:r w:rsidR="0054697D">
        <w:t xml:space="preserve">). Of the 2,252 postmenopausal women in our primary analyses, data on years since last birth </w:t>
      </w:r>
      <w:r w:rsidR="0054697D">
        <w:lastRenderedPageBreak/>
        <w:t xml:space="preserve">were available for 1,970. The average years since last birth was 36.09 (SE = 0.25). </w:t>
      </w:r>
      <w:r w:rsidR="0054697D" w:rsidRPr="0069035A">
        <w:rPr>
          <w:highlight w:val="yellow"/>
        </w:rPr>
        <w:t>After correcting for multiple comparisons</w:t>
      </w:r>
      <w:r w:rsidR="0054697D">
        <w:t>, the main effect of years since last live birth was not significant in any model, nor were any of the interaction terms between years since last live birth and parity (</w:t>
      </w:r>
      <w:r w:rsidR="0054697D">
        <w:rPr>
          <w:b/>
        </w:rPr>
        <w:t>Table 3</w:t>
      </w:r>
      <w:r w:rsidR="0054697D">
        <w:t>).</w:t>
      </w:r>
    </w:p>
    <w:p w14:paraId="68B68F29" w14:textId="77777777" w:rsidR="0054697D" w:rsidRPr="00D534A0" w:rsidRDefault="0054697D"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782295B8" w:rsidR="000A073E" w:rsidRDefault="008406FB" w:rsidP="00875CA4">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w:t>
      </w:r>
      <w:r w:rsidR="00875CA4">
        <w:t xml:space="preserve">results of </w:t>
      </w:r>
      <w:r>
        <w:t xml:space="preserve">prior work, we hypothesized a U-shaped relationship between parity and biological age. When controlling for lifestyle, health-related, and demographic factors, </w:t>
      </w:r>
      <w:r w:rsidR="001B00C3">
        <w:t xml:space="preserve">the main effect of </w:t>
      </w:r>
      <w:r>
        <w:t>parity (defined as number of live births) was not significantly associated biological ag</w:t>
      </w:r>
      <w:r w:rsidR="005133A4">
        <w:t xml:space="preserve">ing </w:t>
      </w:r>
      <w:r w:rsidR="00875CA4">
        <w:t xml:space="preserve">among premenopausal women. </w:t>
      </w:r>
      <w:r w:rsidR="00AE321D">
        <w:t xml:space="preserve">By contrast, analyses in </w:t>
      </w:r>
      <w:r w:rsidR="0060008C">
        <w:t>postmenopausal women</w:t>
      </w:r>
      <w:r w:rsidR="00AE321D">
        <w:t xml:space="preserve"> revealed the hypothesized U-shape between parity and biological age, with biological age acceleration reaching a minimum at 2-3 live births and more pronounced aging at either extreme. Notably, this pattern was observed for all four measures, although effects did not remain significant for KDM after controlling for multiple comparisons. </w:t>
      </w:r>
      <w:r>
        <w:t>To our knowledge, our study represents the first application of biological age composites indexing system integrity (LM, HD, KDM</w:t>
      </w:r>
      <w:r w:rsidR="007466FC">
        <w:t xml:space="preserve">, </w:t>
      </w:r>
      <w:r w:rsidR="007466FC" w:rsidRPr="007466FC">
        <w:rPr>
          <w:highlight w:val="yellow"/>
        </w:rPr>
        <w:t>AL</w:t>
      </w:r>
      <w:r>
        <w:t xml:space="preserve">) to quantify costs of reproduction in women. In what follows, we </w:t>
      </w:r>
      <w:r w:rsidR="00AE321D">
        <w:t xml:space="preserve">situate our results in </w:t>
      </w:r>
      <w:r>
        <w:t>what we view as the most tenable hypotheses</w:t>
      </w:r>
      <w:r w:rsidR="00AE321D">
        <w:t xml:space="preserve"> relating parity to physiological dysregulation and biological aging</w:t>
      </w:r>
      <w:r>
        <w:t xml:space="preserve">.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commentRangeStart w:id="13"/>
      <w:r>
        <w:t>First</w:t>
      </w:r>
      <w:commentRangeEnd w:id="13"/>
      <w:r w:rsidR="00875CA4">
        <w:rPr>
          <w:rStyle w:val="CommentReference"/>
        </w:rPr>
        <w:commentReference w:id="13"/>
      </w:r>
      <w:r>
        <w: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w:t>
      </w:r>
      <w:r>
        <w:lastRenderedPageBreak/>
        <w:t xml:space="preserve">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5E15F35" w14:textId="77777777" w:rsidR="007345CC" w:rsidRDefault="008406FB" w:rsidP="008406FB">
      <w:pPr>
        <w:shd w:val="clear" w:color="auto" w:fill="FFFFFF"/>
        <w:spacing w:line="480" w:lineRule="auto"/>
        <w:rPr>
          <w:ins w:id="14" w:author="Hastings, Waylon James" w:date="2020-10-05T12:37:00Z"/>
        </w:rPr>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w:t>
      </w:r>
      <w:r>
        <w:lastRenderedPageBreak/>
        <w:t>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ins w:id="15" w:author="Hastings, Waylon James" w:date="2020-10-05T12:34:00Z">
        <w:r w:rsidR="002B4C5F">
          <w:t xml:space="preserve"> </w:t>
        </w:r>
      </w:ins>
    </w:p>
    <w:p w14:paraId="69340047" w14:textId="77777777" w:rsidR="007345CC" w:rsidRDefault="007345CC" w:rsidP="008406FB">
      <w:pPr>
        <w:shd w:val="clear" w:color="auto" w:fill="FFFFFF"/>
        <w:spacing w:line="480" w:lineRule="auto"/>
        <w:rPr>
          <w:ins w:id="16" w:author="Hastings, Waylon James" w:date="2020-10-05T12:37:00Z"/>
        </w:rPr>
      </w:pPr>
    </w:p>
    <w:p w14:paraId="707EA96F" w14:textId="11D8C8C2" w:rsidR="000A073E" w:rsidRPr="007345CC" w:rsidRDefault="002B4C5F" w:rsidP="008406FB">
      <w:pPr>
        <w:shd w:val="clear" w:color="auto" w:fill="FFFFFF"/>
        <w:spacing w:line="480" w:lineRule="auto"/>
      </w:pPr>
      <w:ins w:id="17" w:author="Hastings, Waylon James" w:date="2020-10-05T12:34:00Z">
        <w:r>
          <w:t xml:space="preserve">A related </w:t>
        </w:r>
        <w:r w:rsidR="007345CC">
          <w:t xml:space="preserve">possibility suggests the negative effects of </w:t>
        </w:r>
      </w:ins>
      <w:ins w:id="18" w:author="Hastings, Waylon James" w:date="2020-10-05T12:46:00Z">
        <w:r w:rsidR="008A00C5">
          <w:t>reproduction</w:t>
        </w:r>
      </w:ins>
      <w:ins w:id="19" w:author="Hastings, Waylon James" w:date="2020-10-05T12:34:00Z">
        <w:r w:rsidR="007345CC">
          <w:t xml:space="preserve"> may not manifest until </w:t>
        </w:r>
      </w:ins>
      <w:ins w:id="20" w:author="Hastings, Waylon James" w:date="2020-10-05T12:37:00Z">
        <w:r w:rsidR="007345CC">
          <w:t>after menopause.</w:t>
        </w:r>
      </w:ins>
      <w:ins w:id="21" w:author="Hastings, Waylon James" w:date="2020-10-05T12:46:00Z">
        <w:r w:rsidR="008A00C5">
          <w:t xml:space="preserve"> In this model, </w:t>
        </w:r>
      </w:ins>
      <w:ins w:id="22" w:author="Hastings, Waylon James" w:date="2020-10-05T12:51:00Z">
        <w:r w:rsidR="008A00C5">
          <w:t xml:space="preserve">the </w:t>
        </w:r>
      </w:ins>
      <w:ins w:id="23" w:author="Hastings, Waylon James" w:date="2020-10-05T12:46:00Z">
        <w:r w:rsidR="008A00C5">
          <w:t xml:space="preserve">protective forces </w:t>
        </w:r>
      </w:ins>
      <w:ins w:id="24" w:author="Hastings, Waylon James" w:date="2020-10-05T13:07:00Z">
        <w:r w:rsidR="00D92BFC">
          <w:t>acting</w:t>
        </w:r>
      </w:ins>
      <w:ins w:id="25" w:author="Hastings, Waylon James" w:date="2020-10-05T12:48:00Z">
        <w:r w:rsidR="008A00C5">
          <w:t xml:space="preserve"> to </w:t>
        </w:r>
      </w:ins>
      <w:ins w:id="26" w:author="Hastings, Waylon James" w:date="2020-10-05T12:51:00Z">
        <w:r w:rsidR="008A00C5">
          <w:t xml:space="preserve">ensure survival during </w:t>
        </w:r>
        <w:commentRangeStart w:id="27"/>
        <w:r w:rsidR="008A00C5">
          <w:t>the reproductive stage of the lifespan</w:t>
        </w:r>
      </w:ins>
      <w:ins w:id="28" w:author="Hastings, Waylon James" w:date="2020-10-05T12:52:00Z">
        <w:r w:rsidR="008A00C5">
          <w:t xml:space="preserve"> </w:t>
        </w:r>
      </w:ins>
      <w:commentRangeEnd w:id="27"/>
      <w:ins w:id="29" w:author="Hastings, Waylon James" w:date="2020-10-05T13:08:00Z">
        <w:r w:rsidR="00D92BFC">
          <w:rPr>
            <w:rStyle w:val="CommentReference"/>
          </w:rPr>
          <w:commentReference w:id="27"/>
        </w:r>
      </w:ins>
      <w:ins w:id="30" w:author="Hastings, Waylon James" w:date="2020-10-05T12:52:00Z">
        <w:r w:rsidR="008A00C5">
          <w:t xml:space="preserve">are diminished in the post-menopausal </w:t>
        </w:r>
        <w:proofErr w:type="spellStart"/>
        <w:r w:rsidR="008A00C5">
          <w:t>period</w:t>
        </w:r>
      </w:ins>
      <w:commentRangeStart w:id="31"/>
      <w:ins w:id="32" w:author="Hastings, Waylon James" w:date="2020-10-05T13:02:00Z">
        <w:r w:rsidR="002553B0" w:rsidRPr="002553B0">
          <w:rPr>
            <w:vertAlign w:val="superscript"/>
            <w:rPrChange w:id="33" w:author="Hastings, Waylon James" w:date="2020-10-05T13:02:00Z">
              <w:rPr/>
            </w:rPrChange>
          </w:rPr>
          <w:t>REF</w:t>
        </w:r>
      </w:ins>
      <w:commentRangeEnd w:id="31"/>
      <w:proofErr w:type="spellEnd"/>
      <w:ins w:id="34" w:author="Hastings, Waylon James" w:date="2020-10-05T13:03:00Z">
        <w:r w:rsidR="002553B0">
          <w:rPr>
            <w:rStyle w:val="CommentReference"/>
          </w:rPr>
          <w:commentReference w:id="31"/>
        </w:r>
      </w:ins>
      <w:ins w:id="35" w:author="Hastings, Waylon James" w:date="2020-10-05T12:53:00Z">
        <w:r w:rsidR="008A00C5">
          <w:t xml:space="preserve">. </w:t>
        </w:r>
      </w:ins>
      <w:ins w:id="36" w:author="Hastings, Waylon James" w:date="2020-10-05T12:56:00Z">
        <w:r w:rsidR="002553B0">
          <w:t xml:space="preserve">This hypothesis is supported by the following evidence. </w:t>
        </w:r>
      </w:ins>
      <w:ins w:id="37" w:author="Hastings, Waylon James" w:date="2020-10-05T12:57:00Z">
        <w:r w:rsidR="002553B0">
          <w:t xml:space="preserve">First, menopausal status was </w:t>
        </w:r>
      </w:ins>
      <w:ins w:id="38" w:author="Hastings, Waylon James" w:date="2020-10-05T14:45:00Z">
        <w:r w:rsidR="00726F5F">
          <w:t xml:space="preserve">independently </w:t>
        </w:r>
      </w:ins>
      <w:ins w:id="39" w:author="Hastings, Waylon James" w:date="2020-10-05T12:57:00Z">
        <w:r w:rsidR="002553B0">
          <w:t>associated with increased biological age acceleration as measured by KDM</w:t>
        </w:r>
      </w:ins>
      <w:ins w:id="40" w:author="Hastings, Waylon James" w:date="2020-10-05T13:02:00Z">
        <w:r w:rsidR="002553B0">
          <w:t xml:space="preserve"> and</w:t>
        </w:r>
      </w:ins>
      <w:ins w:id="41" w:author="Hastings, Waylon James" w:date="2020-10-05T12:57:00Z">
        <w:r w:rsidR="002553B0">
          <w:t xml:space="preserve"> AL</w:t>
        </w:r>
      </w:ins>
      <w:ins w:id="42" w:author="Hastings, Waylon James" w:date="2020-10-05T13:16:00Z">
        <w:r w:rsidR="009C184D">
          <w:t xml:space="preserve">, </w:t>
        </w:r>
      </w:ins>
      <w:ins w:id="43" w:author="Hastings, Waylon James" w:date="2020-10-05T13:00:00Z">
        <w:r w:rsidR="002553B0">
          <w:t>replicating</w:t>
        </w:r>
      </w:ins>
      <w:ins w:id="44" w:author="Hastings, Waylon James" w:date="2020-10-05T13:13:00Z">
        <w:r w:rsidR="00D92BFC">
          <w:t xml:space="preserve"> </w:t>
        </w:r>
      </w:ins>
      <w:ins w:id="45" w:author="Hastings, Waylon James" w:date="2020-10-05T14:46:00Z">
        <w:r w:rsidR="00726F5F">
          <w:t>previous</w:t>
        </w:r>
      </w:ins>
      <w:ins w:id="46" w:author="Hastings, Waylon James" w:date="2020-10-05T13:00:00Z">
        <w:r w:rsidR="002553B0">
          <w:t xml:space="preserve"> finding</w:t>
        </w:r>
      </w:ins>
      <w:ins w:id="47" w:author="Hastings, Waylon James" w:date="2020-10-05T13:18:00Z">
        <w:r w:rsidR="009C184D">
          <w:t>s</w:t>
        </w:r>
      </w:ins>
      <w:ins w:id="48" w:author="Hastings, Waylon James" w:date="2020-10-05T13:00:00Z">
        <w:r w:rsidR="002553B0">
          <w:t xml:space="preserve"> </w:t>
        </w:r>
      </w:ins>
      <w:ins w:id="49" w:author="Hastings, Waylon James" w:date="2020-10-05T13:18:00Z">
        <w:r w:rsidR="009C184D">
          <w:t xml:space="preserve">with epigenetic clock measures of biological </w:t>
        </w:r>
        <w:proofErr w:type="spellStart"/>
        <w:r w:rsidR="009C184D">
          <w:t>age</w:t>
        </w:r>
      </w:ins>
      <w:commentRangeStart w:id="50"/>
      <w:ins w:id="51" w:author="Hastings, Waylon James" w:date="2020-10-05T13:01:00Z">
        <w:r w:rsidR="002553B0">
          <w:rPr>
            <w:vertAlign w:val="superscript"/>
          </w:rPr>
          <w:t>RE</w:t>
        </w:r>
      </w:ins>
      <w:commentRangeEnd w:id="50"/>
      <w:ins w:id="52" w:author="Hastings, Waylon James" w:date="2020-10-05T13:16:00Z">
        <w:r w:rsidR="009C184D">
          <w:rPr>
            <w:vertAlign w:val="superscript"/>
          </w:rPr>
          <w:t>F</w:t>
        </w:r>
        <w:proofErr w:type="spellEnd"/>
        <w:r w:rsidR="009C184D">
          <w:t xml:space="preserve">. </w:t>
        </w:r>
      </w:ins>
      <w:ins w:id="53" w:author="Hastings, Waylon James" w:date="2020-10-05T13:01:00Z">
        <w:r w:rsidR="002553B0">
          <w:rPr>
            <w:rStyle w:val="CommentReference"/>
          </w:rPr>
          <w:commentReference w:id="50"/>
        </w:r>
      </w:ins>
      <w:ins w:id="54" w:author="Hastings, Waylon James" w:date="2020-10-05T13:11:00Z">
        <w:r w:rsidR="00D92BFC">
          <w:t xml:space="preserve">Second, </w:t>
        </w:r>
      </w:ins>
      <w:ins w:id="55" w:author="Hastings, Waylon James" w:date="2020-10-05T13:12:00Z">
        <w:r w:rsidR="00D92BFC">
          <w:t>when the sample was stratified by menopausal status, both the linear and quadratic effects of parity were associated with biological age a</w:t>
        </w:r>
      </w:ins>
      <w:ins w:id="56" w:author="Hastings, Waylon James" w:date="2020-10-05T13:13:00Z">
        <w:r w:rsidR="00D92BFC">
          <w:t xml:space="preserve">cceleration </w:t>
        </w:r>
      </w:ins>
      <w:ins w:id="57" w:author="Hastings, Waylon James" w:date="2020-10-05T14:44:00Z">
        <w:r w:rsidR="00726F5F">
          <w:t xml:space="preserve">registered in all four measures, but only for </w:t>
        </w:r>
      </w:ins>
      <w:ins w:id="58" w:author="Hastings, Waylon James" w:date="2020-10-05T14:43:00Z">
        <w:r w:rsidR="00D32526">
          <w:t>postmenopausal women</w:t>
        </w:r>
      </w:ins>
      <w:ins w:id="59" w:author="Hastings, Waylon James" w:date="2020-10-05T13:13:00Z">
        <w:r w:rsidR="00D92BFC">
          <w:t>.</w:t>
        </w:r>
      </w:ins>
      <w:ins w:id="60" w:author="Hastings, Waylon James" w:date="2020-10-05T12:46:00Z">
        <w:r w:rsidR="008A00C5">
          <w:t xml:space="preserve"> </w:t>
        </w:r>
      </w:ins>
      <w:ins w:id="61" w:author="Hastings, Waylon James" w:date="2020-10-05T14:45:00Z">
        <w:r w:rsidR="00726F5F">
          <w:t xml:space="preserve">For premenopausal </w:t>
        </w:r>
        <w:proofErr w:type="gramStart"/>
        <w:r w:rsidR="00726F5F">
          <w:t>women</w:t>
        </w:r>
        <w:proofErr w:type="gramEnd"/>
        <w:r w:rsidR="00726F5F">
          <w:t xml:space="preserve"> no significant effects were observed across all models and </w:t>
        </w:r>
        <w:commentRangeStart w:id="62"/>
        <w:r w:rsidR="00726F5F">
          <w:t>measures</w:t>
        </w:r>
      </w:ins>
      <w:commentRangeEnd w:id="62"/>
      <w:ins w:id="63" w:author="Hastings, Waylon James" w:date="2020-10-05T14:46:00Z">
        <w:r w:rsidR="00726F5F">
          <w:rPr>
            <w:rStyle w:val="CommentReference"/>
          </w:rPr>
          <w:commentReference w:id="62"/>
        </w:r>
      </w:ins>
      <w:ins w:id="64" w:author="Hastings, Waylon James" w:date="2020-10-05T14:45:00Z">
        <w:r w:rsidR="00726F5F">
          <w:t xml:space="preserve">. </w:t>
        </w:r>
      </w:ins>
      <w:ins w:id="65" w:author="Hastings, Waylon James" w:date="2020-10-05T12:46:00Z">
        <w:r w:rsidR="008A00C5">
          <w:t xml:space="preserve"> </w:t>
        </w:r>
      </w:ins>
      <w:ins w:id="66" w:author="Hastings, Waylon James" w:date="2020-10-05T14:47:00Z">
        <w:r w:rsidR="00726F5F">
          <w:t xml:space="preserve">Associations between parity and female longevity </w:t>
        </w:r>
      </w:ins>
      <w:ins w:id="67" w:author="Hastings, Waylon James" w:date="2020-10-05T14:48:00Z">
        <w:r w:rsidR="00726F5F">
          <w:t>once obscured also emerge when pre and postmenopausal women are considered independently</w:t>
        </w:r>
        <w:r w:rsidR="00726F5F" w:rsidRPr="00726F5F">
          <w:rPr>
            <w:vertAlign w:val="superscript"/>
            <w:rPrChange w:id="68" w:author="Hastings, Waylon James" w:date="2020-10-05T14:48:00Z">
              <w:rPr/>
            </w:rPrChange>
          </w:rPr>
          <w:t>63</w:t>
        </w:r>
        <w:r w:rsidR="00726F5F">
          <w:t>.</w:t>
        </w:r>
      </w:ins>
      <w:ins w:id="69" w:author="Hastings, Waylon James" w:date="2020-10-05T14:47:00Z">
        <w:r w:rsidR="00726F5F">
          <w:t xml:space="preserve"> </w:t>
        </w:r>
      </w:ins>
      <w:ins w:id="70" w:author="Hastings, Waylon James" w:date="2020-10-05T12:37:00Z">
        <w:r w:rsidR="007345CC">
          <w:t xml:space="preserve"> </w:t>
        </w:r>
      </w:ins>
    </w:p>
    <w:p w14:paraId="463701D5" w14:textId="77777777" w:rsidR="000A073E" w:rsidRDefault="000A073E" w:rsidP="008406FB">
      <w:pPr>
        <w:shd w:val="clear" w:color="auto" w:fill="FFFFFF"/>
        <w:spacing w:line="480" w:lineRule="auto"/>
      </w:pPr>
    </w:p>
    <w:p w14:paraId="474E219E" w14:textId="2C08C999" w:rsidR="000A073E" w:rsidRDefault="008406FB" w:rsidP="008406FB">
      <w:pPr>
        <w:shd w:val="clear" w:color="auto" w:fill="FFFFFF"/>
        <w:spacing w:line="480" w:lineRule="auto"/>
      </w:pPr>
      <w:r>
        <w:t xml:space="preserve">A </w:t>
      </w:r>
      <w:del w:id="71" w:author="Hastings, Waylon James" w:date="2020-10-05T13:22:00Z">
        <w:r w:rsidDel="009C184D">
          <w:delText xml:space="preserve">third </w:delText>
        </w:r>
      </w:del>
      <w:ins w:id="72" w:author="Hastings, Waylon James" w:date="2020-10-05T13:22:00Z">
        <w:r w:rsidR="009C184D">
          <w:t xml:space="preserve">final </w:t>
        </w:r>
      </w:ins>
      <w:r>
        <w:t>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lastRenderedPageBreak/>
        <w:t>Limitations</w:t>
      </w:r>
    </w:p>
    <w:p w14:paraId="7F352511" w14:textId="4B2CF619"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w:t>
      </w:r>
      <w:r>
        <w:lastRenderedPageBreak/>
        <w:t xml:space="preserve">These risks might be reduced by breast-feeding, which acts to mobilize accumulated fat and reset 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w:t>
      </w:r>
      <w:r>
        <w:lastRenderedPageBreak/>
        <w:t xml:space="preserve">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w:t>
      </w:r>
      <w:r w:rsidRPr="002679A8">
        <w:rPr>
          <w:noProof/>
          <w:szCs w:val="24"/>
        </w:rPr>
        <w:tab/>
        <w:t xml:space="preserve">Horvath, S. &amp; Raj, K. DNA methylation-based biomarkers and the epigenetic clock theory of 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Best Pract. 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w:t>
      </w:r>
      <w:r w:rsidRPr="002679A8">
        <w:rPr>
          <w:noProof/>
          <w:szCs w:val="24"/>
        </w:rPr>
        <w:lastRenderedPageBreak/>
        <w:t xml:space="preserve">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3.</w:t>
      </w:r>
      <w:r w:rsidRPr="002679A8">
        <w:rPr>
          <w:noProof/>
          <w:szCs w:val="24"/>
        </w:rPr>
        <w:tab/>
        <w:t xml:space="preserve">McEwen, B. S. Stress, adaptation and disease: Allostatis and allostatic load. </w:t>
      </w:r>
      <w:r w:rsidRPr="002679A8">
        <w:rPr>
          <w:i/>
          <w:iCs/>
          <w:noProof/>
          <w:szCs w:val="24"/>
        </w:rPr>
        <w:t>Ann. N. Y. Acad. 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w:t>
      </w:r>
      <w:r w:rsidRPr="002679A8">
        <w:rPr>
          <w:noProof/>
          <w:szCs w:val="24"/>
        </w:rPr>
        <w:lastRenderedPageBreak/>
        <w:t>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5.</w:t>
      </w:r>
      <w:r w:rsidRPr="002679A8">
        <w:rPr>
          <w:noProof/>
          <w:szCs w:val="24"/>
        </w:rPr>
        <w:tab/>
        <w:t xml:space="preserve">Levine, M. E. &amp; Crimmins, E. M. Evidence of accelerated aging among African Americans and its 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 xml:space="preserve">National Center for Health Statistics. NHANES survey methods and analytic guidelines. (2018). Available at: https://wwwn.cdc.gov/nchs/nhanes/AnalyticGuidelines.aspx. (Accessed: 4th </w:t>
      </w:r>
      <w:r w:rsidRPr="002679A8">
        <w:rPr>
          <w:noProof/>
          <w:szCs w:val="24"/>
        </w:rPr>
        <w:lastRenderedPageBreak/>
        <w:t>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w:t>
      </w:r>
      <w:r w:rsidRPr="002679A8">
        <w:rPr>
          <w:noProof/>
          <w:szCs w:val="24"/>
        </w:rPr>
        <w:lastRenderedPageBreak/>
        <w:t xml:space="preserve">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Harvard University 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lastRenderedPageBreak/>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lastRenderedPageBreak/>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even" r:id="rId14"/>
          <w:headerReference w:type="default" r:id="rId15"/>
          <w:footerReference w:type="even" r:id="rId16"/>
          <w:footerReference w:type="default" r:id="rId17"/>
          <w:headerReference w:type="first" r:id="rId18"/>
          <w:footerReference w:type="first" r:id="rId19"/>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commentRangeStart w:id="73"/>
      <w:commentRangeStart w:id="74"/>
      <w:r>
        <w:rPr>
          <w:b/>
          <w:bCs/>
        </w:rPr>
        <w:t xml:space="preserve">Figure 4. </w:t>
      </w:r>
      <w:commentRangeEnd w:id="73"/>
      <w:r w:rsidR="00A949FD">
        <w:rPr>
          <w:rStyle w:val="CommentReference"/>
        </w:rPr>
        <w:commentReference w:id="73"/>
      </w:r>
      <w:commentRangeEnd w:id="74"/>
      <w:r w:rsidR="00236A18">
        <w:rPr>
          <w:rStyle w:val="CommentReference"/>
        </w:rPr>
        <w:commentReference w:id="74"/>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622"/>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8E2FE20" w:rsidR="00693C80" w:rsidRPr="00405935" w:rsidRDefault="002B4C5F" w:rsidP="00B66627">
            <w:pPr>
              <w:rPr>
                <w:rFonts w:ascii="Arial" w:hAnsi="Arial" w:cs="Arial"/>
              </w:rPr>
            </w:pPr>
            <w:ins w:id="75" w:author="Hastings, Waylon James" w:date="2020-10-05T12:25:00Z">
              <w:r>
                <w:rPr>
                  <w:rFonts w:ascii="Arial" w:hAnsi="Arial" w:cs="Arial"/>
                </w:rPr>
                <w:t>50.31</w:t>
              </w:r>
            </w:ins>
            <w:del w:id="76" w:author="Hastings, Waylon James" w:date="2020-10-05T12:25:00Z">
              <w:r w:rsidR="00D678E6" w:rsidDel="002B4C5F">
                <w:rPr>
                  <w:rFonts w:ascii="Arial" w:hAnsi="Arial" w:cs="Arial"/>
                </w:rPr>
                <w:delText>47.51</w:delText>
              </w:r>
            </w:del>
            <w:r w:rsidR="00693C80" w:rsidRPr="00405935">
              <w:rPr>
                <w:rFonts w:ascii="Arial" w:hAnsi="Arial" w:cs="Arial"/>
              </w:rPr>
              <w:t xml:space="preserve"> (0.</w:t>
            </w:r>
            <w:ins w:id="77" w:author="Hastings, Waylon James" w:date="2020-10-05T12:25:00Z">
              <w:r>
                <w:rPr>
                  <w:rFonts w:ascii="Arial" w:hAnsi="Arial" w:cs="Arial"/>
                </w:rPr>
                <w:t>28</w:t>
              </w:r>
            </w:ins>
            <w:del w:id="78" w:author="Hastings, Waylon James" w:date="2020-10-05T12:25:00Z">
              <w:r w:rsidR="00D678E6" w:rsidDel="002B4C5F">
                <w:rPr>
                  <w:rFonts w:ascii="Arial" w:hAnsi="Arial" w:cs="Arial"/>
                </w:rPr>
                <w:delText>39</w:delText>
              </w:r>
            </w:del>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50FB981D" w:rsidR="00693C80" w:rsidRPr="00405935" w:rsidRDefault="002B4C5F" w:rsidP="00B66627">
            <w:pPr>
              <w:rPr>
                <w:rFonts w:ascii="Arial" w:hAnsi="Arial" w:cs="Arial"/>
              </w:rPr>
            </w:pPr>
            <w:ins w:id="79" w:author="Hastings, Waylon James" w:date="2020-10-05T12:26:00Z">
              <w:r>
                <w:rPr>
                  <w:rFonts w:ascii="Arial" w:hAnsi="Arial" w:cs="Arial"/>
                </w:rPr>
                <w:t>29.15</w:t>
              </w:r>
            </w:ins>
            <w:del w:id="80" w:author="Hastings, Waylon James" w:date="2020-10-05T12:26:00Z">
              <w:r w:rsidR="00693C80" w:rsidRPr="00405935" w:rsidDel="002B4C5F">
                <w:rPr>
                  <w:rFonts w:ascii="Arial" w:hAnsi="Arial" w:cs="Arial"/>
                </w:rPr>
                <w:delText>28.</w:delText>
              </w:r>
              <w:r w:rsidR="00D678E6" w:rsidDel="002B4C5F">
                <w:rPr>
                  <w:rFonts w:ascii="Arial" w:hAnsi="Arial" w:cs="Arial"/>
                </w:rPr>
                <w:delText>56</w:delText>
              </w:r>
            </w:del>
            <w:r w:rsidR="00693C80" w:rsidRPr="00405935">
              <w:rPr>
                <w:rFonts w:ascii="Arial" w:hAnsi="Arial" w:cs="Arial"/>
              </w:rPr>
              <w:t xml:space="preserve"> (0.</w:t>
            </w:r>
            <w:ins w:id="81" w:author="Hastings, Waylon James" w:date="2020-10-05T12:26:00Z">
              <w:r>
                <w:rPr>
                  <w:rFonts w:ascii="Arial" w:hAnsi="Arial" w:cs="Arial"/>
                </w:rPr>
                <w:t>11</w:t>
              </w:r>
            </w:ins>
            <w:del w:id="82" w:author="Hastings, Waylon James" w:date="2020-10-05T12:26:00Z">
              <w:r w:rsidR="00D678E6" w:rsidDel="002B4C5F">
                <w:rPr>
                  <w:rFonts w:ascii="Arial" w:hAnsi="Arial" w:cs="Arial"/>
                </w:rPr>
                <w:delText>13</w:delText>
              </w:r>
            </w:del>
            <w:r w:rsidR="00CD6A6B">
              <w:rPr>
                <w:rFonts w:ascii="Arial" w:hAnsi="Arial" w:cs="Arial"/>
              </w:rPr>
              <w:t>, 14.7-71.3</w:t>
            </w:r>
            <w:r w:rsidR="00693C80"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0B689E81" w:rsidR="00693C80" w:rsidRPr="00405935" w:rsidRDefault="00693C80" w:rsidP="00B66627">
            <w:pPr>
              <w:rPr>
                <w:rFonts w:ascii="Arial" w:hAnsi="Arial" w:cs="Arial"/>
              </w:rPr>
            </w:pPr>
            <w:r w:rsidRPr="00405935">
              <w:rPr>
                <w:rFonts w:ascii="Arial" w:hAnsi="Arial" w:cs="Arial"/>
              </w:rPr>
              <w:t>2.</w:t>
            </w:r>
            <w:ins w:id="83" w:author="Hastings, Waylon James" w:date="2020-10-05T12:26:00Z">
              <w:r w:rsidR="002B4C5F">
                <w:rPr>
                  <w:rFonts w:ascii="Arial" w:hAnsi="Arial" w:cs="Arial"/>
                </w:rPr>
                <w:t>58</w:t>
              </w:r>
            </w:ins>
            <w:del w:id="84" w:author="Hastings, Waylon James" w:date="2020-10-05T12:26:00Z">
              <w:r w:rsidRPr="00405935" w:rsidDel="002B4C5F">
                <w:rPr>
                  <w:rFonts w:ascii="Arial" w:hAnsi="Arial" w:cs="Arial"/>
                </w:rPr>
                <w:delText>9</w:delText>
              </w:r>
              <w:r w:rsidR="00D678E6" w:rsidDel="002B4C5F">
                <w:rPr>
                  <w:rFonts w:ascii="Arial" w:hAnsi="Arial" w:cs="Arial"/>
                </w:rPr>
                <w:delText>3</w:delText>
              </w:r>
            </w:del>
            <w:r w:rsidRPr="00405935">
              <w:rPr>
                <w:rFonts w:ascii="Arial" w:hAnsi="Arial" w:cs="Arial"/>
              </w:rPr>
              <w:t xml:space="preserve"> (0.0</w:t>
            </w:r>
            <w:del w:id="85" w:author="Hastings, Waylon James" w:date="2020-10-05T12:26:00Z">
              <w:r w:rsidR="00D678E6" w:rsidDel="002B4C5F">
                <w:rPr>
                  <w:rFonts w:ascii="Arial" w:hAnsi="Arial" w:cs="Arial"/>
                </w:rPr>
                <w:delText>4</w:delText>
              </w:r>
            </w:del>
            <w:ins w:id="86" w:author="Hastings, Waylon James" w:date="2020-10-05T12:26:00Z">
              <w:r w:rsidR="002B4C5F">
                <w:rPr>
                  <w:rFonts w:ascii="Arial" w:hAnsi="Arial" w:cs="Arial"/>
                </w:rPr>
                <w:t>2</w:t>
              </w:r>
            </w:ins>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711CF42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w:t>
            </w:r>
            <w:del w:id="87" w:author="Hastings, Waylon James" w:date="2020-10-05T12:28:00Z">
              <w:r w:rsidR="00D72B1F" w:rsidDel="002B4C5F">
                <w:rPr>
                  <w:rFonts w:ascii="Arial" w:hAnsi="Arial" w:cs="Arial"/>
                </w:rPr>
                <w:delText>6</w:delText>
              </w:r>
            </w:del>
            <w:ins w:id="88" w:author="Hastings, Waylon James" w:date="2020-10-05T12:28:00Z">
              <w:r w:rsidR="002B4C5F">
                <w:rPr>
                  <w:rFonts w:ascii="Arial" w:hAnsi="Arial" w:cs="Arial"/>
                </w:rPr>
                <w:t>9.9</w:t>
              </w:r>
            </w:ins>
            <w:del w:id="89" w:author="Hastings, Waylon James" w:date="2020-10-05T12:28:00Z">
              <w:r w:rsidR="00D72B1F" w:rsidDel="002B4C5F">
                <w:rPr>
                  <w:rFonts w:ascii="Arial" w:hAnsi="Arial" w:cs="Arial"/>
                </w:rPr>
                <w:delText>.3</w:delText>
              </w:r>
            </w:del>
            <w:r w:rsidR="00D72B1F">
              <w:rPr>
                <w:rFonts w:ascii="Arial" w:hAnsi="Arial" w:cs="Arial"/>
              </w:rPr>
              <w:t>%</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243CA903"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w:t>
            </w:r>
            <w:ins w:id="90" w:author="Hastings, Waylon James" w:date="2020-10-05T12:28:00Z">
              <w:r w:rsidR="002B4C5F">
                <w:rPr>
                  <w:rFonts w:ascii="Arial" w:hAnsi="Arial" w:cs="Arial"/>
                </w:rPr>
                <w:t>2.5</w:t>
              </w:r>
            </w:ins>
            <w:del w:id="91" w:author="Hastings, Waylon James" w:date="2020-10-05T12:28:00Z">
              <w:r w:rsidDel="002B4C5F">
                <w:rPr>
                  <w:rFonts w:ascii="Arial" w:hAnsi="Arial" w:cs="Arial"/>
                </w:rPr>
                <w:delText>2.8</w:delText>
              </w:r>
            </w:del>
            <w:r>
              <w:rPr>
                <w:rFonts w:ascii="Arial" w:hAnsi="Arial" w:cs="Arial"/>
              </w:rPr>
              <w:t>%</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626267DD"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ins w:id="92" w:author="Hastings, Waylon James" w:date="2020-10-05T12:29:00Z">
              <w:r w:rsidR="002B4C5F">
                <w:rPr>
                  <w:rFonts w:ascii="Arial" w:hAnsi="Arial" w:cs="Arial"/>
                </w:rPr>
                <w:t>18.6</w:t>
              </w:r>
            </w:ins>
            <w:del w:id="93" w:author="Hastings, Waylon James" w:date="2020-10-05T12:28:00Z">
              <w:r w:rsidDel="002B4C5F">
                <w:rPr>
                  <w:rFonts w:ascii="Arial" w:hAnsi="Arial" w:cs="Arial"/>
                </w:rPr>
                <w:delText>20</w:delText>
              </w:r>
            </w:del>
            <w:del w:id="94" w:author="Hastings, Waylon James" w:date="2020-10-05T12:29:00Z">
              <w:r w:rsidDel="002B4C5F">
                <w:rPr>
                  <w:rFonts w:ascii="Arial" w:hAnsi="Arial" w:cs="Arial"/>
                </w:rPr>
                <w:delText>.8</w:delText>
              </w:r>
            </w:del>
            <w:r>
              <w:rPr>
                <w:rFonts w:ascii="Arial" w:hAnsi="Arial" w:cs="Arial"/>
              </w:rPr>
              <w:t>%</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4A68A16A"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w:t>
            </w:r>
            <w:ins w:id="95" w:author="Hastings, Waylon James" w:date="2020-10-05T12:00:00Z">
              <w:r w:rsidR="00D71BB2">
                <w:rPr>
                  <w:rFonts w:ascii="Arial" w:hAnsi="Arial" w:cs="Arial"/>
                  <w:highlight w:val="magenta"/>
                </w:rPr>
                <w:t>6.5</w:t>
              </w:r>
            </w:ins>
            <w:del w:id="96" w:author="Hastings, Waylon James" w:date="2020-10-05T12:00:00Z">
              <w:r w:rsidR="00D72B1F" w:rsidRPr="00595A1F" w:rsidDel="00D71BB2">
                <w:rPr>
                  <w:rFonts w:ascii="Arial" w:hAnsi="Arial" w:cs="Arial"/>
                  <w:highlight w:val="magenta"/>
                </w:rPr>
                <w:delText>4.0</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2261583"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ins w:id="97" w:author="Hastings, Waylon James" w:date="2020-10-05T12:00:00Z">
              <w:r w:rsidR="00D71BB2">
                <w:rPr>
                  <w:rFonts w:ascii="Arial" w:hAnsi="Arial" w:cs="Arial"/>
                  <w:highlight w:val="magenta"/>
                </w:rPr>
                <w:t>24.5</w:t>
              </w:r>
            </w:ins>
            <w:del w:id="98" w:author="Hastings, Waylon James" w:date="2020-10-05T12:00:00Z">
              <w:r w:rsidR="00D72B1F" w:rsidRPr="00595A1F" w:rsidDel="00D71BB2">
                <w:rPr>
                  <w:rFonts w:ascii="Arial" w:hAnsi="Arial" w:cs="Arial"/>
                  <w:highlight w:val="magenta"/>
                </w:rPr>
                <w:delText>17.6</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349F881"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ins w:id="99" w:author="Hastings, Waylon James" w:date="2020-10-05T12:00:00Z">
              <w:r w:rsidR="00D71BB2">
                <w:rPr>
                  <w:rFonts w:ascii="Arial" w:hAnsi="Arial" w:cs="Arial"/>
                  <w:highlight w:val="magenta"/>
                </w:rPr>
                <w:t>30.26</w:t>
              </w:r>
            </w:ins>
            <w:del w:id="100" w:author="Hastings, Waylon James" w:date="2020-10-05T12:00:00Z">
              <w:r w:rsidR="00D72B1F" w:rsidRPr="00595A1F" w:rsidDel="00D71BB2">
                <w:rPr>
                  <w:rFonts w:ascii="Arial" w:hAnsi="Arial" w:cs="Arial"/>
                  <w:highlight w:val="magenta"/>
                </w:rPr>
                <w:delText>25.4</w:delText>
              </w:r>
            </w:del>
            <w:r w:rsidR="00D72B1F" w:rsidRPr="00595A1F">
              <w:rPr>
                <w:rFonts w:ascii="Arial" w:hAnsi="Arial" w:cs="Arial"/>
                <w:highlight w:val="magenta"/>
              </w:rPr>
              <w:t>%</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01"/>
            <w:commentRangeStart w:id="102"/>
            <w:r w:rsidRPr="00595A1F">
              <w:rPr>
                <w:rFonts w:ascii="Arial" w:hAnsi="Arial" w:cs="Arial"/>
                <w:highlight w:val="magenta"/>
              </w:rPr>
              <w:t>College graduate or above</w:t>
            </w:r>
          </w:p>
        </w:tc>
        <w:tc>
          <w:tcPr>
            <w:tcW w:w="2544" w:type="dxa"/>
          </w:tcPr>
          <w:p w14:paraId="58959E28" w14:textId="109301DC"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ins w:id="103" w:author="Hastings, Waylon James" w:date="2020-10-05T12:00:00Z">
              <w:r w:rsidR="00D71BB2">
                <w:rPr>
                  <w:rFonts w:ascii="Arial" w:hAnsi="Arial" w:cs="Arial"/>
                  <w:highlight w:val="magenta"/>
                </w:rPr>
                <w:t>18.74</w:t>
              </w:r>
            </w:ins>
            <w:del w:id="104" w:author="Hastings, Waylon James" w:date="2020-10-05T12:00:00Z">
              <w:r w:rsidR="00D72B1F" w:rsidRPr="00595A1F" w:rsidDel="00D71BB2">
                <w:rPr>
                  <w:rFonts w:ascii="Arial" w:hAnsi="Arial" w:cs="Arial"/>
                  <w:highlight w:val="magenta"/>
                </w:rPr>
                <w:delText>33.0</w:delText>
              </w:r>
            </w:del>
            <w:r w:rsidR="00D72B1F" w:rsidRPr="00595A1F">
              <w:rPr>
                <w:rFonts w:ascii="Arial" w:hAnsi="Arial" w:cs="Arial"/>
                <w:highlight w:val="magenta"/>
              </w:rPr>
              <w:t>%</w:t>
            </w:r>
            <w:r w:rsidR="00693C80" w:rsidRPr="00595A1F">
              <w:rPr>
                <w:rFonts w:ascii="Arial" w:hAnsi="Arial" w:cs="Arial"/>
                <w:highlight w:val="magenta"/>
              </w:rPr>
              <w:t>)</w:t>
            </w:r>
            <w:commentRangeEnd w:id="101"/>
            <w:r w:rsidR="00D72B1F" w:rsidRPr="00595A1F">
              <w:rPr>
                <w:rStyle w:val="CommentReference"/>
                <w:rFonts w:ascii="Arial" w:eastAsia="Arial" w:hAnsi="Arial" w:cs="Arial"/>
                <w:highlight w:val="magenta"/>
                <w:lang w:val="en"/>
              </w:rPr>
              <w:commentReference w:id="101"/>
            </w:r>
            <w:r w:rsidR="00D71BB2">
              <w:rPr>
                <w:rStyle w:val="CommentReference"/>
                <w:rFonts w:ascii="Arial" w:eastAsia="Arial" w:hAnsi="Arial" w:cs="Arial"/>
                <w:lang w:val="en"/>
              </w:rPr>
              <w:commentReference w:id="102"/>
            </w:r>
          </w:p>
        </w:tc>
      </w:tr>
      <w:commentRangeEnd w:id="102"/>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23D34662"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ins w:id="105" w:author="Hastings, Waylon James" w:date="2020-10-05T12:02:00Z">
              <w:r w:rsidR="00D71BB2">
                <w:rPr>
                  <w:rFonts w:ascii="Arial" w:hAnsi="Arial" w:cs="Arial"/>
                </w:rPr>
                <w:t>52.4</w:t>
              </w:r>
            </w:ins>
            <w:del w:id="106" w:author="Hastings, Waylon James" w:date="2020-10-05T12:02:00Z">
              <w:r w:rsidDel="00D71BB2">
                <w:rPr>
                  <w:rFonts w:ascii="Arial" w:hAnsi="Arial" w:cs="Arial"/>
                </w:rPr>
                <w:delText>73.9</w:delText>
              </w:r>
            </w:del>
            <w:r>
              <w:rPr>
                <w:rFonts w:ascii="Arial" w:hAnsi="Arial" w:cs="Arial"/>
              </w:rPr>
              <w:t>%</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2CE777CC"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ins w:id="107" w:author="Hastings, Waylon James" w:date="2020-10-05T12:02:00Z">
              <w:r w:rsidR="00BF39E4">
                <w:rPr>
                  <w:rFonts w:ascii="Arial" w:hAnsi="Arial" w:cs="Arial"/>
                </w:rPr>
                <w:t>19.0</w:t>
              </w:r>
            </w:ins>
            <w:del w:id="108" w:author="Hastings, Waylon James" w:date="2020-10-05T12:02:00Z">
              <w:r w:rsidDel="00BF39E4">
                <w:rPr>
                  <w:rFonts w:ascii="Arial" w:hAnsi="Arial" w:cs="Arial"/>
                </w:rPr>
                <w:delText>10.6</w:delText>
              </w:r>
            </w:del>
            <w:r>
              <w:rPr>
                <w:rFonts w:ascii="Arial" w:hAnsi="Arial" w:cs="Arial"/>
              </w:rPr>
              <w:t>%)</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4A14C140"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ins w:id="109" w:author="Hastings, Waylon James" w:date="2020-10-05T12:02:00Z">
              <w:r w:rsidR="00BF39E4">
                <w:rPr>
                  <w:rFonts w:ascii="Arial" w:hAnsi="Arial" w:cs="Arial"/>
                </w:rPr>
                <w:t>24.2</w:t>
              </w:r>
            </w:ins>
            <w:del w:id="110" w:author="Hastings, Waylon James" w:date="2020-10-05T12:02:00Z">
              <w:r w:rsidDel="00BF39E4">
                <w:rPr>
                  <w:rFonts w:ascii="Arial" w:hAnsi="Arial" w:cs="Arial"/>
                </w:rPr>
                <w:delText>11.4</w:delText>
              </w:r>
            </w:del>
            <w:r>
              <w:rPr>
                <w:rFonts w:ascii="Arial" w:hAnsi="Arial" w:cs="Arial"/>
              </w:rPr>
              <w:t>%</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7FB89933"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ins w:id="111" w:author="Hastings, Waylon James" w:date="2020-10-05T12:02:00Z">
              <w:r w:rsidR="00BF39E4">
                <w:rPr>
                  <w:rFonts w:ascii="Arial" w:hAnsi="Arial" w:cs="Arial"/>
                </w:rPr>
                <w:t>3.33</w:t>
              </w:r>
            </w:ins>
            <w:del w:id="112" w:author="Hastings, Waylon James" w:date="2020-10-05T12:03:00Z">
              <w:r w:rsidDel="00BF39E4">
                <w:rPr>
                  <w:rFonts w:ascii="Arial" w:hAnsi="Arial" w:cs="Arial"/>
                </w:rPr>
                <w:delText>4.15</w:delText>
              </w:r>
            </w:del>
            <w:r>
              <w:rPr>
                <w:rFonts w:ascii="Arial" w:hAnsi="Arial" w:cs="Arial"/>
              </w:rPr>
              <w:t>%</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3932892"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del w:id="113" w:author="Hastings, Waylon James" w:date="2020-10-05T12:04:00Z">
              <w:r w:rsidR="00D72B1F" w:rsidDel="00BF39E4">
                <w:rPr>
                  <w:rFonts w:ascii="Arial" w:hAnsi="Arial" w:cs="Arial"/>
                </w:rPr>
                <w:delText>55.9</w:delText>
              </w:r>
            </w:del>
            <w:ins w:id="114" w:author="Hastings, Waylon James" w:date="2020-10-05T12:04:00Z">
              <w:r w:rsidR="00BF39E4">
                <w:rPr>
                  <w:rFonts w:ascii="Arial" w:hAnsi="Arial" w:cs="Arial"/>
                </w:rPr>
                <w:t>49.0</w:t>
              </w:r>
            </w:ins>
            <w:r w:rsidR="00D72B1F">
              <w:rPr>
                <w:rFonts w:ascii="Arial" w:hAnsi="Arial" w:cs="Arial"/>
              </w:rPr>
              <w:t>%</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61D10B26"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ins w:id="115" w:author="Hastings, Waylon James" w:date="2020-10-05T12:04:00Z">
              <w:r w:rsidR="00BF39E4">
                <w:rPr>
                  <w:rFonts w:ascii="Arial" w:hAnsi="Arial" w:cs="Arial"/>
                </w:rPr>
                <w:t>51.0</w:t>
              </w:r>
            </w:ins>
            <w:del w:id="116" w:author="Hastings, Waylon James" w:date="2020-10-05T12:04:00Z">
              <w:r w:rsidR="00D72B1F" w:rsidDel="00BF39E4">
                <w:rPr>
                  <w:rFonts w:ascii="Arial" w:hAnsi="Arial" w:cs="Arial"/>
                </w:rPr>
                <w:delText>44.1</w:delText>
              </w:r>
            </w:del>
            <w:r w:rsidR="00D72B1F">
              <w:rPr>
                <w:rFonts w:ascii="Arial" w:hAnsi="Arial" w:cs="Arial"/>
              </w:rPr>
              <w:t>%</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1A8257CF" w:rsidR="00693C80" w:rsidRPr="00405935" w:rsidRDefault="00D678E6" w:rsidP="00B66627">
            <w:pPr>
              <w:rPr>
                <w:rFonts w:ascii="Arial" w:hAnsi="Arial" w:cs="Arial"/>
              </w:rPr>
            </w:pPr>
            <w:r>
              <w:rPr>
                <w:rFonts w:ascii="Arial" w:hAnsi="Arial" w:cs="Arial"/>
              </w:rPr>
              <w:t>2.</w:t>
            </w:r>
            <w:ins w:id="117" w:author="Hastings, Waylon James" w:date="2020-10-05T12:25:00Z">
              <w:r w:rsidR="002B4C5F">
                <w:rPr>
                  <w:rFonts w:ascii="Arial" w:hAnsi="Arial" w:cs="Arial"/>
                </w:rPr>
                <w:t>30</w:t>
              </w:r>
            </w:ins>
            <w:del w:id="118" w:author="Hastings, Waylon James" w:date="2020-10-05T12:25:00Z">
              <w:r w:rsidDel="002B4C5F">
                <w:rPr>
                  <w:rFonts w:ascii="Arial" w:hAnsi="Arial" w:cs="Arial"/>
                </w:rPr>
                <w:delText>03</w:delText>
              </w:r>
            </w:del>
            <w:r w:rsidR="00693C80" w:rsidRPr="00405935">
              <w:rPr>
                <w:rFonts w:ascii="Arial" w:hAnsi="Arial" w:cs="Arial"/>
              </w:rPr>
              <w:t xml:space="preserve"> (</w:t>
            </w:r>
            <w:r>
              <w:rPr>
                <w:rFonts w:ascii="Arial" w:hAnsi="Arial" w:cs="Arial"/>
              </w:rPr>
              <w:t>0.0</w:t>
            </w:r>
            <w:del w:id="119" w:author="Hastings, Waylon James" w:date="2020-10-05T12:25:00Z">
              <w:r w:rsidDel="002B4C5F">
                <w:rPr>
                  <w:rFonts w:ascii="Arial" w:hAnsi="Arial" w:cs="Arial"/>
                </w:rPr>
                <w:delText>4</w:delText>
              </w:r>
            </w:del>
            <w:ins w:id="120" w:author="Hastings, Waylon James" w:date="2020-10-05T12:25:00Z">
              <w:r w:rsidR="002B4C5F">
                <w:rPr>
                  <w:rFonts w:ascii="Arial" w:hAnsi="Arial" w:cs="Arial"/>
                </w:rPr>
                <w:t>3</w:t>
              </w:r>
            </w:ins>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DD26187"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ins w:id="121" w:author="Hastings, Waylon James" w:date="2020-10-05T12:32:00Z">
              <w:r w:rsidR="002B4C5F">
                <w:rPr>
                  <w:rFonts w:ascii="Arial" w:hAnsi="Arial" w:cs="Arial"/>
                </w:rPr>
                <w:t>17.45</w:t>
              </w:r>
            </w:ins>
            <w:del w:id="122" w:author="Hastings, Waylon James" w:date="2020-10-05T12:32:00Z">
              <w:r w:rsidDel="002B4C5F">
                <w:rPr>
                  <w:rFonts w:ascii="Arial" w:hAnsi="Arial" w:cs="Arial"/>
                </w:rPr>
                <w:delText>20.3</w:delText>
              </w:r>
            </w:del>
            <w:r>
              <w:rPr>
                <w:rFonts w:ascii="Arial" w:hAnsi="Arial" w:cs="Arial"/>
              </w:rPr>
              <w:t>%</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1E342604"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ins w:id="123" w:author="Hastings, Waylon James" w:date="2020-10-05T12:32:00Z">
              <w:r w:rsidR="002B4C5F">
                <w:rPr>
                  <w:rFonts w:ascii="Arial" w:hAnsi="Arial" w:cs="Arial"/>
                </w:rPr>
                <w:t>82.55</w:t>
              </w:r>
            </w:ins>
            <w:del w:id="124" w:author="Hastings, Waylon James" w:date="2020-10-05T12:32:00Z">
              <w:r w:rsidDel="002B4C5F">
                <w:rPr>
                  <w:rFonts w:ascii="Arial" w:hAnsi="Arial" w:cs="Arial"/>
                </w:rPr>
                <w:delText>79.7</w:delText>
              </w:r>
            </w:del>
            <w:r>
              <w:rPr>
                <w:rFonts w:ascii="Arial" w:hAnsi="Arial" w:cs="Arial"/>
              </w:rPr>
              <w:t>%</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2A742230" w:rsidR="00693C80" w:rsidDel="004E19F4" w:rsidRDefault="00693C80" w:rsidP="00693C80">
      <w:pPr>
        <w:shd w:val="clear" w:color="auto" w:fill="FFFFFF"/>
        <w:spacing w:line="240" w:lineRule="auto"/>
        <w:rPr>
          <w:del w:id="125" w:author="Hastings, Waylon James" w:date="2020-10-08T10:38:00Z"/>
          <w:b/>
          <w:bCs/>
        </w:rPr>
      </w:pPr>
    </w:p>
    <w:p w14:paraId="0F44DA8E" w14:textId="4450680D" w:rsidR="00693C80" w:rsidDel="004E19F4" w:rsidRDefault="00693C80" w:rsidP="00693C80">
      <w:pPr>
        <w:shd w:val="clear" w:color="auto" w:fill="FFFFFF"/>
        <w:spacing w:line="240" w:lineRule="auto"/>
        <w:rPr>
          <w:del w:id="126" w:author="Hastings, Waylon James" w:date="2020-10-08T10:38:00Z"/>
          <w:b/>
          <w:bCs/>
        </w:rPr>
      </w:pPr>
    </w:p>
    <w:p w14:paraId="1D1CFBED" w14:textId="77777777" w:rsidR="004E19F4" w:rsidRPr="00405935" w:rsidRDefault="004E19F4" w:rsidP="004E19F4">
      <w:pPr>
        <w:shd w:val="clear" w:color="auto" w:fill="FFFFFF"/>
        <w:spacing w:line="240" w:lineRule="auto"/>
      </w:pPr>
      <w:r w:rsidRPr="00405935">
        <w:rPr>
          <w:b/>
          <w:bCs/>
        </w:rPr>
        <w:t xml:space="preserve">Table </w:t>
      </w:r>
      <w:r>
        <w:rPr>
          <w:b/>
          <w:bCs/>
        </w:rPr>
        <w:t>2</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re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8) = 0.00625.</w:t>
      </w:r>
    </w:p>
    <w:p w14:paraId="7BF9661F"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0"/>
        <w:gridCol w:w="1794"/>
        <w:gridCol w:w="1981"/>
        <w:gridCol w:w="1620"/>
        <w:gridCol w:w="1747"/>
      </w:tblGrid>
      <w:tr w:rsidR="004E19F4" w:rsidRPr="00906604" w14:paraId="766ADB9E" w14:textId="77777777" w:rsidTr="00875CA4">
        <w:trPr>
          <w:trHeight w:val="23"/>
        </w:trPr>
        <w:tc>
          <w:tcPr>
            <w:tcW w:w="2790" w:type="dxa"/>
            <w:tcBorders>
              <w:bottom w:val="single" w:sz="4" w:space="0" w:color="auto"/>
            </w:tcBorders>
          </w:tcPr>
          <w:p w14:paraId="29CFA7DA" w14:textId="77777777" w:rsidR="004E19F4" w:rsidRPr="00906604" w:rsidRDefault="004E19F4" w:rsidP="00A949FD">
            <w:pPr>
              <w:rPr>
                <w:rFonts w:ascii="Arial" w:hAnsi="Arial" w:cs="Arial"/>
                <w:b/>
                <w:bCs/>
                <w:sz w:val="16"/>
                <w:szCs w:val="16"/>
              </w:rPr>
            </w:pPr>
          </w:p>
        </w:tc>
        <w:tc>
          <w:tcPr>
            <w:tcW w:w="1794" w:type="dxa"/>
            <w:tcBorders>
              <w:bottom w:val="single" w:sz="4" w:space="0" w:color="auto"/>
            </w:tcBorders>
          </w:tcPr>
          <w:p w14:paraId="1E6721F3"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758E3340"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6B51257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23184DBC"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29F0A62F" w14:textId="77777777" w:rsidTr="00A949FD">
        <w:trPr>
          <w:trHeight w:val="23"/>
        </w:trPr>
        <w:tc>
          <w:tcPr>
            <w:tcW w:w="9932" w:type="dxa"/>
            <w:gridSpan w:val="5"/>
            <w:tcBorders>
              <w:top w:val="single" w:sz="4" w:space="0" w:color="auto"/>
              <w:bottom w:val="single" w:sz="4" w:space="0" w:color="auto"/>
            </w:tcBorders>
          </w:tcPr>
          <w:p w14:paraId="7C7830AF"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16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4B2A882C" w14:textId="77777777" w:rsidTr="00875CA4">
        <w:trPr>
          <w:trHeight w:val="23"/>
        </w:trPr>
        <w:tc>
          <w:tcPr>
            <w:tcW w:w="2790" w:type="dxa"/>
            <w:tcBorders>
              <w:top w:val="single" w:sz="4" w:space="0" w:color="auto"/>
            </w:tcBorders>
          </w:tcPr>
          <w:p w14:paraId="10240F4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5269CA3D"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24</w:t>
            </w:r>
            <w:r w:rsidRPr="007D623E">
              <w:rPr>
                <w:rFonts w:ascii="Arial" w:hAnsi="Arial" w:cs="Arial"/>
                <w:sz w:val="16"/>
                <w:szCs w:val="16"/>
              </w:rPr>
              <w:t xml:space="preserve"> (-</w:t>
            </w:r>
            <w:r>
              <w:rPr>
                <w:rFonts w:ascii="Arial" w:hAnsi="Arial" w:cs="Arial"/>
                <w:sz w:val="16"/>
                <w:szCs w:val="16"/>
              </w:rPr>
              <w:t>0.70</w:t>
            </w:r>
            <w:r w:rsidRPr="007D623E">
              <w:rPr>
                <w:rFonts w:ascii="Arial" w:hAnsi="Arial" w:cs="Arial"/>
                <w:sz w:val="16"/>
                <w:szCs w:val="16"/>
              </w:rPr>
              <w:t>, 0.2</w:t>
            </w:r>
            <w:r>
              <w:rPr>
                <w:rFonts w:ascii="Arial" w:hAnsi="Arial" w:cs="Arial"/>
                <w:sz w:val="16"/>
                <w:szCs w:val="16"/>
              </w:rPr>
              <w:t>2</w:t>
            </w:r>
            <w:r w:rsidRPr="007D623E">
              <w:rPr>
                <w:rFonts w:ascii="Arial" w:hAnsi="Arial" w:cs="Arial"/>
                <w:sz w:val="16"/>
                <w:szCs w:val="16"/>
              </w:rPr>
              <w:t>)</w:t>
            </w:r>
          </w:p>
        </w:tc>
        <w:tc>
          <w:tcPr>
            <w:tcW w:w="1981" w:type="dxa"/>
            <w:tcBorders>
              <w:top w:val="single" w:sz="4" w:space="0" w:color="auto"/>
            </w:tcBorders>
          </w:tcPr>
          <w:p w14:paraId="3F8064A5" w14:textId="77777777" w:rsidR="004E19F4" w:rsidRPr="007D623E" w:rsidRDefault="004E19F4" w:rsidP="00A949FD">
            <w:pPr>
              <w:rPr>
                <w:rFonts w:ascii="Arial" w:hAnsi="Arial" w:cs="Arial"/>
                <w:sz w:val="16"/>
                <w:szCs w:val="16"/>
              </w:rPr>
            </w:pPr>
            <w:r>
              <w:rPr>
                <w:rFonts w:ascii="Arial" w:hAnsi="Arial" w:cs="Arial"/>
                <w:sz w:val="16"/>
                <w:szCs w:val="16"/>
              </w:rPr>
              <w:t>0.02 (-0.03, 0.06)</w:t>
            </w:r>
          </w:p>
        </w:tc>
        <w:tc>
          <w:tcPr>
            <w:tcW w:w="1620" w:type="dxa"/>
            <w:tcBorders>
              <w:top w:val="single" w:sz="4" w:space="0" w:color="auto"/>
            </w:tcBorders>
          </w:tcPr>
          <w:p w14:paraId="3BA1E9A7" w14:textId="77777777" w:rsidR="004E19F4" w:rsidRPr="00906604" w:rsidRDefault="004E19F4" w:rsidP="00A949FD">
            <w:pPr>
              <w:rPr>
                <w:rFonts w:ascii="Arial" w:hAnsi="Arial" w:cs="Arial"/>
                <w:sz w:val="16"/>
                <w:szCs w:val="16"/>
              </w:rPr>
            </w:pPr>
            <w:r>
              <w:rPr>
                <w:rFonts w:ascii="Arial" w:hAnsi="Arial" w:cs="Arial"/>
                <w:sz w:val="16"/>
                <w:szCs w:val="16"/>
              </w:rPr>
              <w:t>-0.51 (-1.53, 0.51)</w:t>
            </w:r>
          </w:p>
        </w:tc>
        <w:tc>
          <w:tcPr>
            <w:tcW w:w="1747" w:type="dxa"/>
            <w:tcBorders>
              <w:top w:val="single" w:sz="4" w:space="0" w:color="auto"/>
            </w:tcBorders>
          </w:tcPr>
          <w:p w14:paraId="4D8D9218" w14:textId="77777777" w:rsidR="004E19F4" w:rsidRPr="00906604" w:rsidRDefault="004E19F4" w:rsidP="00A949FD">
            <w:pPr>
              <w:rPr>
                <w:rFonts w:ascii="Arial" w:hAnsi="Arial" w:cs="Arial"/>
                <w:sz w:val="16"/>
                <w:szCs w:val="16"/>
              </w:rPr>
            </w:pPr>
            <w:r>
              <w:rPr>
                <w:rFonts w:ascii="Arial" w:hAnsi="Arial" w:cs="Arial"/>
                <w:sz w:val="16"/>
                <w:szCs w:val="16"/>
              </w:rPr>
              <w:t>-0.01 (-0.02, 0.01)</w:t>
            </w:r>
          </w:p>
        </w:tc>
      </w:tr>
      <w:tr w:rsidR="004E19F4" w:rsidRPr="00906604" w14:paraId="3808BA27" w14:textId="77777777" w:rsidTr="00875CA4">
        <w:trPr>
          <w:trHeight w:val="23"/>
        </w:trPr>
        <w:tc>
          <w:tcPr>
            <w:tcW w:w="2790" w:type="dxa"/>
          </w:tcPr>
          <w:p w14:paraId="39B6D79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Pr>
          <w:p w14:paraId="36790934"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4</w:t>
            </w:r>
            <w:r w:rsidRPr="007D623E">
              <w:rPr>
                <w:rFonts w:ascii="Arial" w:hAnsi="Arial" w:cs="Arial"/>
                <w:sz w:val="16"/>
                <w:szCs w:val="16"/>
              </w:rPr>
              <w:t xml:space="preserve"> (</w:t>
            </w:r>
            <w:r>
              <w:rPr>
                <w:rFonts w:ascii="Arial" w:hAnsi="Arial" w:cs="Arial"/>
                <w:sz w:val="16"/>
                <w:szCs w:val="16"/>
              </w:rPr>
              <w:t>-</w:t>
            </w:r>
            <w:r w:rsidRPr="007D623E">
              <w:rPr>
                <w:rFonts w:ascii="Arial" w:hAnsi="Arial" w:cs="Arial"/>
                <w:sz w:val="16"/>
                <w:szCs w:val="16"/>
              </w:rPr>
              <w:t>0.0</w:t>
            </w:r>
            <w:r>
              <w:rPr>
                <w:rFonts w:ascii="Arial" w:hAnsi="Arial" w:cs="Arial"/>
                <w:sz w:val="16"/>
                <w:szCs w:val="16"/>
              </w:rPr>
              <w:t>6</w:t>
            </w:r>
            <w:r w:rsidRPr="007D623E">
              <w:rPr>
                <w:rFonts w:ascii="Arial" w:hAnsi="Arial" w:cs="Arial"/>
                <w:sz w:val="16"/>
                <w:szCs w:val="16"/>
              </w:rPr>
              <w:t>, 0.1</w:t>
            </w:r>
            <w:r>
              <w:rPr>
                <w:rFonts w:ascii="Arial" w:hAnsi="Arial" w:cs="Arial"/>
                <w:sz w:val="16"/>
                <w:szCs w:val="16"/>
              </w:rPr>
              <w:t>3</w:t>
            </w:r>
            <w:r w:rsidRPr="007D623E">
              <w:rPr>
                <w:rFonts w:ascii="Arial" w:hAnsi="Arial" w:cs="Arial"/>
                <w:sz w:val="16"/>
                <w:szCs w:val="16"/>
              </w:rPr>
              <w:t>)</w:t>
            </w:r>
          </w:p>
        </w:tc>
        <w:tc>
          <w:tcPr>
            <w:tcW w:w="1981" w:type="dxa"/>
          </w:tcPr>
          <w:p w14:paraId="5C62F1D2" w14:textId="77777777" w:rsidR="004E19F4" w:rsidRPr="007D623E" w:rsidRDefault="004E19F4" w:rsidP="00A949FD">
            <w:pPr>
              <w:rPr>
                <w:rFonts w:ascii="Arial" w:hAnsi="Arial" w:cs="Arial"/>
                <w:sz w:val="16"/>
                <w:szCs w:val="16"/>
              </w:rPr>
            </w:pPr>
            <w:r>
              <w:rPr>
                <w:rFonts w:ascii="Arial" w:hAnsi="Arial" w:cs="Arial"/>
                <w:sz w:val="16"/>
                <w:szCs w:val="16"/>
              </w:rPr>
              <w:t>-0.01 (-0.02, 0.004)</w:t>
            </w:r>
          </w:p>
        </w:tc>
        <w:tc>
          <w:tcPr>
            <w:tcW w:w="1620" w:type="dxa"/>
          </w:tcPr>
          <w:p w14:paraId="5AE3EEA3" w14:textId="77777777" w:rsidR="004E19F4" w:rsidRPr="00906604" w:rsidRDefault="004E19F4" w:rsidP="00A949FD">
            <w:pPr>
              <w:rPr>
                <w:rFonts w:ascii="Arial" w:hAnsi="Arial" w:cs="Arial"/>
                <w:sz w:val="16"/>
                <w:szCs w:val="16"/>
              </w:rPr>
            </w:pPr>
            <w:r>
              <w:rPr>
                <w:rFonts w:ascii="Arial" w:hAnsi="Arial" w:cs="Arial"/>
                <w:sz w:val="16"/>
                <w:szCs w:val="16"/>
              </w:rPr>
              <w:t>0.03 (-0.18, 0.24)</w:t>
            </w:r>
          </w:p>
        </w:tc>
        <w:tc>
          <w:tcPr>
            <w:tcW w:w="1747" w:type="dxa"/>
          </w:tcPr>
          <w:p w14:paraId="7546CBE3" w14:textId="77777777" w:rsidR="004E19F4" w:rsidRPr="00906604" w:rsidRDefault="004E19F4" w:rsidP="00A949FD">
            <w:pPr>
              <w:rPr>
                <w:rFonts w:ascii="Arial" w:hAnsi="Arial" w:cs="Arial"/>
                <w:sz w:val="16"/>
                <w:szCs w:val="16"/>
              </w:rPr>
            </w:pPr>
            <w:r>
              <w:rPr>
                <w:rFonts w:ascii="Arial" w:hAnsi="Arial" w:cs="Arial"/>
                <w:sz w:val="16"/>
                <w:szCs w:val="16"/>
              </w:rPr>
              <w:t>0.001 (-0.002, 0.003)</w:t>
            </w:r>
          </w:p>
        </w:tc>
      </w:tr>
      <w:tr w:rsidR="004E19F4" w:rsidRPr="00906604" w14:paraId="6BD1E505" w14:textId="77777777" w:rsidTr="00A949FD">
        <w:trPr>
          <w:trHeight w:val="23"/>
        </w:trPr>
        <w:tc>
          <w:tcPr>
            <w:tcW w:w="9932" w:type="dxa"/>
            <w:gridSpan w:val="5"/>
            <w:tcBorders>
              <w:top w:val="single" w:sz="4" w:space="0" w:color="auto"/>
              <w:bottom w:val="single" w:sz="4" w:space="0" w:color="auto"/>
            </w:tcBorders>
          </w:tcPr>
          <w:p w14:paraId="41DA3938"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686</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2E36AC1B" w14:textId="77777777" w:rsidTr="00875CA4">
        <w:trPr>
          <w:trHeight w:val="23"/>
        </w:trPr>
        <w:tc>
          <w:tcPr>
            <w:tcW w:w="2790" w:type="dxa"/>
            <w:tcBorders>
              <w:top w:val="single" w:sz="4" w:space="0" w:color="auto"/>
            </w:tcBorders>
          </w:tcPr>
          <w:p w14:paraId="6E4BDC30"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94" w:type="dxa"/>
            <w:tcBorders>
              <w:top w:val="single" w:sz="4" w:space="0" w:color="auto"/>
            </w:tcBorders>
          </w:tcPr>
          <w:p w14:paraId="6F4B0283" w14:textId="77777777" w:rsidR="004E19F4" w:rsidRPr="007D623E" w:rsidRDefault="004E19F4" w:rsidP="00A949FD">
            <w:pPr>
              <w:rPr>
                <w:rFonts w:ascii="Arial" w:hAnsi="Arial" w:cs="Arial"/>
                <w:sz w:val="16"/>
                <w:szCs w:val="16"/>
              </w:rPr>
            </w:pPr>
            <w:r w:rsidRPr="007D623E">
              <w:rPr>
                <w:rFonts w:ascii="Arial" w:hAnsi="Arial" w:cs="Arial"/>
                <w:sz w:val="16"/>
                <w:szCs w:val="16"/>
              </w:rPr>
              <w:t>0.</w:t>
            </w:r>
            <w:r>
              <w:rPr>
                <w:rFonts w:ascii="Arial" w:hAnsi="Arial" w:cs="Arial"/>
                <w:sz w:val="16"/>
                <w:szCs w:val="16"/>
              </w:rPr>
              <w:t>03</w:t>
            </w:r>
            <w:r w:rsidRPr="007D623E">
              <w:rPr>
                <w:rFonts w:ascii="Arial" w:hAnsi="Arial" w:cs="Arial"/>
                <w:sz w:val="16"/>
                <w:szCs w:val="16"/>
              </w:rPr>
              <w:t xml:space="preserve"> (-</w:t>
            </w:r>
            <w:r>
              <w:rPr>
                <w:rFonts w:ascii="Arial" w:hAnsi="Arial" w:cs="Arial"/>
                <w:sz w:val="16"/>
                <w:szCs w:val="16"/>
              </w:rPr>
              <w:t>0.46</w:t>
            </w:r>
            <w:r w:rsidRPr="007D623E">
              <w:rPr>
                <w:rFonts w:ascii="Arial" w:hAnsi="Arial" w:cs="Arial"/>
                <w:sz w:val="16"/>
                <w:szCs w:val="16"/>
              </w:rPr>
              <w:t xml:space="preserve">, </w:t>
            </w:r>
            <w:r>
              <w:rPr>
                <w:rFonts w:ascii="Arial" w:hAnsi="Arial" w:cs="Arial"/>
                <w:sz w:val="16"/>
                <w:szCs w:val="16"/>
              </w:rPr>
              <w:t>0.52</w:t>
            </w:r>
            <w:r w:rsidRPr="007D623E">
              <w:rPr>
                <w:rFonts w:ascii="Arial" w:hAnsi="Arial" w:cs="Arial"/>
                <w:sz w:val="16"/>
                <w:szCs w:val="16"/>
              </w:rPr>
              <w:t>)</w:t>
            </w:r>
          </w:p>
        </w:tc>
        <w:tc>
          <w:tcPr>
            <w:tcW w:w="1981" w:type="dxa"/>
            <w:tcBorders>
              <w:top w:val="single" w:sz="4" w:space="0" w:color="auto"/>
            </w:tcBorders>
          </w:tcPr>
          <w:p w14:paraId="2BAC5D24" w14:textId="77777777" w:rsidR="004E19F4" w:rsidRPr="007D623E" w:rsidRDefault="004E19F4" w:rsidP="00A949FD">
            <w:pPr>
              <w:rPr>
                <w:rFonts w:ascii="Arial" w:hAnsi="Arial" w:cs="Arial"/>
                <w:sz w:val="16"/>
                <w:szCs w:val="16"/>
              </w:rPr>
            </w:pPr>
            <w:r>
              <w:rPr>
                <w:rFonts w:ascii="Arial" w:hAnsi="Arial" w:cs="Arial"/>
                <w:sz w:val="16"/>
                <w:szCs w:val="16"/>
              </w:rPr>
              <w:t>0.01 (-0.03, 0.05)</w:t>
            </w:r>
          </w:p>
        </w:tc>
        <w:tc>
          <w:tcPr>
            <w:tcW w:w="1620" w:type="dxa"/>
            <w:tcBorders>
              <w:top w:val="single" w:sz="4" w:space="0" w:color="auto"/>
            </w:tcBorders>
          </w:tcPr>
          <w:p w14:paraId="0E7E0A2B" w14:textId="77777777" w:rsidR="004E19F4" w:rsidRPr="007D623E" w:rsidRDefault="004E19F4" w:rsidP="00A949FD">
            <w:pPr>
              <w:rPr>
                <w:rFonts w:ascii="Arial" w:hAnsi="Arial" w:cs="Arial"/>
                <w:sz w:val="16"/>
                <w:szCs w:val="16"/>
              </w:rPr>
            </w:pPr>
            <w:r>
              <w:rPr>
                <w:rFonts w:ascii="Arial" w:hAnsi="Arial" w:cs="Arial"/>
                <w:sz w:val="16"/>
                <w:szCs w:val="16"/>
              </w:rPr>
              <w:t>-0.24 (-1.15, 0.67)</w:t>
            </w:r>
          </w:p>
        </w:tc>
        <w:tc>
          <w:tcPr>
            <w:tcW w:w="1747" w:type="dxa"/>
            <w:tcBorders>
              <w:top w:val="single" w:sz="4" w:space="0" w:color="auto"/>
            </w:tcBorders>
          </w:tcPr>
          <w:p w14:paraId="1458D02B" w14:textId="77777777" w:rsidR="004E19F4" w:rsidRPr="00906604" w:rsidRDefault="004E19F4" w:rsidP="00A949FD">
            <w:pPr>
              <w:rPr>
                <w:rFonts w:ascii="Arial" w:hAnsi="Arial" w:cs="Arial"/>
                <w:sz w:val="16"/>
                <w:szCs w:val="16"/>
              </w:rPr>
            </w:pPr>
            <w:r w:rsidRPr="00906604">
              <w:rPr>
                <w:rFonts w:ascii="Arial" w:hAnsi="Arial" w:cs="Arial"/>
                <w:sz w:val="16"/>
                <w:szCs w:val="16"/>
              </w:rPr>
              <w:t>-0.004 (-0.02, 0.01)</w:t>
            </w:r>
          </w:p>
        </w:tc>
      </w:tr>
      <w:tr w:rsidR="004E19F4" w:rsidRPr="00906604" w14:paraId="1F495B7B" w14:textId="77777777" w:rsidTr="00875CA4">
        <w:trPr>
          <w:trHeight w:val="23"/>
        </w:trPr>
        <w:tc>
          <w:tcPr>
            <w:tcW w:w="2790" w:type="dxa"/>
            <w:tcBorders>
              <w:bottom w:val="single" w:sz="4" w:space="0" w:color="auto"/>
            </w:tcBorders>
          </w:tcPr>
          <w:p w14:paraId="0275614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94" w:type="dxa"/>
            <w:tcBorders>
              <w:bottom w:val="single" w:sz="4" w:space="0" w:color="auto"/>
            </w:tcBorders>
          </w:tcPr>
          <w:p w14:paraId="6C218F9F" w14:textId="77777777" w:rsidR="004E19F4" w:rsidRPr="007D623E" w:rsidRDefault="004E19F4" w:rsidP="00A949FD">
            <w:pPr>
              <w:rPr>
                <w:rFonts w:ascii="Arial" w:hAnsi="Arial" w:cs="Arial"/>
                <w:sz w:val="16"/>
                <w:szCs w:val="16"/>
              </w:rPr>
            </w:pPr>
            <w:r>
              <w:rPr>
                <w:rFonts w:ascii="Arial" w:hAnsi="Arial" w:cs="Arial"/>
                <w:sz w:val="16"/>
                <w:szCs w:val="16"/>
              </w:rPr>
              <w:t>0.06 (-0.04, 0.17)</w:t>
            </w:r>
          </w:p>
        </w:tc>
        <w:tc>
          <w:tcPr>
            <w:tcW w:w="1981" w:type="dxa"/>
            <w:tcBorders>
              <w:bottom w:val="single" w:sz="4" w:space="0" w:color="auto"/>
            </w:tcBorders>
          </w:tcPr>
          <w:p w14:paraId="5E8FB4C2" w14:textId="77777777" w:rsidR="004E19F4" w:rsidRPr="007D623E" w:rsidRDefault="004E19F4" w:rsidP="00A949FD">
            <w:pPr>
              <w:rPr>
                <w:rFonts w:ascii="Arial" w:hAnsi="Arial" w:cs="Arial"/>
                <w:sz w:val="16"/>
                <w:szCs w:val="16"/>
              </w:rPr>
            </w:pPr>
            <w:r>
              <w:rPr>
                <w:rFonts w:ascii="Arial" w:hAnsi="Arial" w:cs="Arial"/>
                <w:sz w:val="16"/>
                <w:szCs w:val="16"/>
              </w:rPr>
              <w:t>-0.003 (-0.01, 0.01)</w:t>
            </w:r>
          </w:p>
        </w:tc>
        <w:tc>
          <w:tcPr>
            <w:tcW w:w="1620" w:type="dxa"/>
            <w:tcBorders>
              <w:bottom w:val="single" w:sz="4" w:space="0" w:color="auto"/>
            </w:tcBorders>
          </w:tcPr>
          <w:p w14:paraId="4A1659E8" w14:textId="77777777" w:rsidR="004E19F4" w:rsidRPr="007D623E" w:rsidRDefault="004E19F4" w:rsidP="00A949FD">
            <w:pPr>
              <w:rPr>
                <w:rFonts w:ascii="Arial" w:hAnsi="Arial" w:cs="Arial"/>
                <w:sz w:val="16"/>
                <w:szCs w:val="16"/>
              </w:rPr>
            </w:pPr>
            <w:r>
              <w:rPr>
                <w:rFonts w:ascii="Arial" w:hAnsi="Arial" w:cs="Arial"/>
                <w:sz w:val="16"/>
                <w:szCs w:val="16"/>
              </w:rPr>
              <w:t>0.05 (-0.13, 0.24)</w:t>
            </w:r>
          </w:p>
        </w:tc>
        <w:tc>
          <w:tcPr>
            <w:tcW w:w="1747" w:type="dxa"/>
            <w:tcBorders>
              <w:bottom w:val="single" w:sz="4" w:space="0" w:color="auto"/>
            </w:tcBorders>
          </w:tcPr>
          <w:p w14:paraId="5683F48B" w14:textId="77777777" w:rsidR="004E19F4" w:rsidRPr="00906604" w:rsidRDefault="004E19F4" w:rsidP="00A949FD">
            <w:pPr>
              <w:rPr>
                <w:rFonts w:ascii="Arial" w:hAnsi="Arial" w:cs="Arial"/>
                <w:sz w:val="16"/>
                <w:szCs w:val="16"/>
              </w:rPr>
            </w:pPr>
            <w:r w:rsidRPr="00906604">
              <w:rPr>
                <w:rFonts w:ascii="Arial" w:hAnsi="Arial" w:cs="Arial"/>
                <w:sz w:val="16"/>
                <w:szCs w:val="16"/>
              </w:rPr>
              <w:t>0.002 (-0.001, 0.01)</w:t>
            </w:r>
          </w:p>
        </w:tc>
      </w:tr>
      <w:tr w:rsidR="004E19F4" w:rsidRPr="00906604" w14:paraId="31E8270F" w14:textId="77777777" w:rsidTr="00A949FD">
        <w:trPr>
          <w:trHeight w:val="23"/>
        </w:trPr>
        <w:tc>
          <w:tcPr>
            <w:tcW w:w="9932" w:type="dxa"/>
            <w:gridSpan w:val="5"/>
            <w:tcBorders>
              <w:top w:val="single" w:sz="4" w:space="0" w:color="auto"/>
              <w:bottom w:val="single" w:sz="4" w:space="0" w:color="auto"/>
            </w:tcBorders>
          </w:tcPr>
          <w:p w14:paraId="5C472F23" w14:textId="77777777" w:rsidR="004E19F4" w:rsidRPr="00187343" w:rsidRDefault="004E19F4" w:rsidP="00A949FD">
            <w:pPr>
              <w:rPr>
                <w:rFonts w:ascii="Arial" w:hAnsi="Arial" w:cs="Arial"/>
                <w:sz w:val="16"/>
                <w:szCs w:val="16"/>
              </w:rPr>
            </w:pPr>
            <w:r w:rsidRPr="00187343">
              <w:rPr>
                <w:rFonts w:ascii="Arial" w:hAnsi="Arial" w:cs="Arial"/>
                <w:b/>
                <w:bCs/>
                <w:sz w:val="16"/>
                <w:szCs w:val="16"/>
              </w:rPr>
              <w:t>Sensitivity analysis 2 (n = 1,617)</w:t>
            </w:r>
            <w:r w:rsidRPr="00187343">
              <w:rPr>
                <w:rFonts w:ascii="Arial" w:hAnsi="Arial" w:cs="Arial"/>
                <w:sz w:val="16"/>
                <w:szCs w:val="16"/>
                <w:shd w:val="clear" w:color="auto" w:fill="FFFFFF"/>
                <w:vertAlign w:val="superscript"/>
              </w:rPr>
              <w:t xml:space="preserve"> †</w:t>
            </w:r>
          </w:p>
        </w:tc>
      </w:tr>
      <w:tr w:rsidR="004E19F4" w:rsidRPr="00906604" w14:paraId="1ECE7FB8" w14:textId="77777777" w:rsidTr="00875CA4">
        <w:trPr>
          <w:trHeight w:val="23"/>
        </w:trPr>
        <w:tc>
          <w:tcPr>
            <w:tcW w:w="2790" w:type="dxa"/>
            <w:tcBorders>
              <w:top w:val="single" w:sz="4" w:space="0" w:color="auto"/>
            </w:tcBorders>
          </w:tcPr>
          <w:p w14:paraId="322F4005"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94" w:type="dxa"/>
            <w:tcBorders>
              <w:top w:val="single" w:sz="4" w:space="0" w:color="auto"/>
            </w:tcBorders>
          </w:tcPr>
          <w:p w14:paraId="59B7C3ED" w14:textId="77777777" w:rsidR="004E19F4" w:rsidRPr="00187343" w:rsidRDefault="004E19F4" w:rsidP="00A949FD">
            <w:pPr>
              <w:rPr>
                <w:rFonts w:ascii="Arial" w:hAnsi="Arial" w:cs="Arial"/>
                <w:sz w:val="16"/>
                <w:szCs w:val="16"/>
              </w:rPr>
            </w:pPr>
            <w:r w:rsidRPr="00187343">
              <w:rPr>
                <w:rFonts w:ascii="Arial" w:hAnsi="Arial" w:cs="Arial"/>
                <w:sz w:val="16"/>
                <w:szCs w:val="16"/>
              </w:rPr>
              <w:t>-0.04 (-1.6</w:t>
            </w:r>
            <w:r>
              <w:rPr>
                <w:rFonts w:ascii="Arial" w:hAnsi="Arial" w:cs="Arial"/>
                <w:sz w:val="16"/>
                <w:szCs w:val="16"/>
              </w:rPr>
              <w:t>6, 1.57)</w:t>
            </w:r>
          </w:p>
        </w:tc>
        <w:tc>
          <w:tcPr>
            <w:tcW w:w="1981" w:type="dxa"/>
            <w:tcBorders>
              <w:top w:val="single" w:sz="4" w:space="0" w:color="auto"/>
            </w:tcBorders>
          </w:tcPr>
          <w:p w14:paraId="79E43934" w14:textId="77777777" w:rsidR="004E19F4" w:rsidRPr="00187343" w:rsidRDefault="004E19F4" w:rsidP="00A949FD">
            <w:pPr>
              <w:rPr>
                <w:rFonts w:ascii="Arial" w:hAnsi="Arial" w:cs="Arial"/>
                <w:sz w:val="16"/>
                <w:szCs w:val="16"/>
              </w:rPr>
            </w:pPr>
            <w:r>
              <w:rPr>
                <w:rFonts w:ascii="Arial" w:hAnsi="Arial" w:cs="Arial"/>
                <w:sz w:val="16"/>
                <w:szCs w:val="16"/>
              </w:rPr>
              <w:t>0.08 (-0.06, 0.22)</w:t>
            </w:r>
          </w:p>
        </w:tc>
        <w:tc>
          <w:tcPr>
            <w:tcW w:w="1620" w:type="dxa"/>
            <w:tcBorders>
              <w:top w:val="single" w:sz="4" w:space="0" w:color="auto"/>
            </w:tcBorders>
          </w:tcPr>
          <w:p w14:paraId="4373857D" w14:textId="77777777" w:rsidR="004E19F4" w:rsidRPr="00187343" w:rsidRDefault="004E19F4" w:rsidP="00A949FD">
            <w:pPr>
              <w:rPr>
                <w:rFonts w:ascii="Arial" w:hAnsi="Arial" w:cs="Arial"/>
                <w:sz w:val="16"/>
                <w:szCs w:val="16"/>
              </w:rPr>
            </w:pPr>
            <w:r>
              <w:rPr>
                <w:rFonts w:ascii="Arial" w:hAnsi="Arial" w:cs="Arial"/>
                <w:sz w:val="16"/>
                <w:szCs w:val="16"/>
              </w:rPr>
              <w:t>-1.34 (-4.24, 1.56)</w:t>
            </w:r>
          </w:p>
        </w:tc>
        <w:tc>
          <w:tcPr>
            <w:tcW w:w="1747" w:type="dxa"/>
            <w:tcBorders>
              <w:top w:val="single" w:sz="4" w:space="0" w:color="auto"/>
            </w:tcBorders>
          </w:tcPr>
          <w:p w14:paraId="41D4E127" w14:textId="77777777" w:rsidR="004E19F4" w:rsidRPr="00187343" w:rsidRDefault="004E19F4" w:rsidP="00A949FD">
            <w:pPr>
              <w:rPr>
                <w:rFonts w:ascii="Arial" w:hAnsi="Arial" w:cs="Arial"/>
                <w:sz w:val="16"/>
                <w:szCs w:val="16"/>
              </w:rPr>
            </w:pPr>
            <w:r>
              <w:rPr>
                <w:rFonts w:ascii="Arial" w:hAnsi="Arial" w:cs="Arial"/>
                <w:sz w:val="16"/>
                <w:szCs w:val="16"/>
              </w:rPr>
              <w:t>-0.04 (-0.08, 0.01)</w:t>
            </w:r>
          </w:p>
        </w:tc>
      </w:tr>
      <w:tr w:rsidR="004E19F4" w:rsidRPr="00906604" w14:paraId="634AE1E2" w14:textId="77777777" w:rsidTr="00875CA4">
        <w:trPr>
          <w:trHeight w:val="23"/>
        </w:trPr>
        <w:tc>
          <w:tcPr>
            <w:tcW w:w="2790" w:type="dxa"/>
          </w:tcPr>
          <w:p w14:paraId="7306748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94" w:type="dxa"/>
          </w:tcPr>
          <w:p w14:paraId="59B26D10" w14:textId="77777777" w:rsidR="004E19F4" w:rsidRPr="00187343" w:rsidRDefault="004E19F4" w:rsidP="00A949FD">
            <w:pPr>
              <w:rPr>
                <w:rFonts w:ascii="Arial" w:hAnsi="Arial" w:cs="Arial"/>
                <w:sz w:val="16"/>
                <w:szCs w:val="16"/>
              </w:rPr>
            </w:pPr>
            <w:r>
              <w:rPr>
                <w:rFonts w:ascii="Arial" w:hAnsi="Arial" w:cs="Arial"/>
                <w:sz w:val="16"/>
                <w:szCs w:val="16"/>
              </w:rPr>
              <w:t>0.01 (-0.26, 0.29)</w:t>
            </w:r>
          </w:p>
        </w:tc>
        <w:tc>
          <w:tcPr>
            <w:tcW w:w="1981" w:type="dxa"/>
          </w:tcPr>
          <w:p w14:paraId="2D0ED3DC" w14:textId="77777777" w:rsidR="004E19F4" w:rsidRPr="00187343" w:rsidRDefault="004E19F4" w:rsidP="00A949FD">
            <w:pPr>
              <w:rPr>
                <w:rFonts w:ascii="Arial" w:hAnsi="Arial" w:cs="Arial"/>
                <w:sz w:val="16"/>
                <w:szCs w:val="16"/>
              </w:rPr>
            </w:pPr>
            <w:r>
              <w:rPr>
                <w:rFonts w:ascii="Arial" w:hAnsi="Arial" w:cs="Arial"/>
                <w:sz w:val="16"/>
                <w:szCs w:val="16"/>
              </w:rPr>
              <w:t>-0.02 (-0.04, 0.001)</w:t>
            </w:r>
          </w:p>
        </w:tc>
        <w:tc>
          <w:tcPr>
            <w:tcW w:w="1620" w:type="dxa"/>
          </w:tcPr>
          <w:p w14:paraId="2CE2589E" w14:textId="77777777" w:rsidR="004E19F4" w:rsidRPr="00187343" w:rsidRDefault="004E19F4" w:rsidP="00A949FD">
            <w:pPr>
              <w:rPr>
                <w:rFonts w:ascii="Arial" w:hAnsi="Arial" w:cs="Arial"/>
                <w:sz w:val="16"/>
                <w:szCs w:val="16"/>
              </w:rPr>
            </w:pPr>
            <w:r>
              <w:rPr>
                <w:rFonts w:ascii="Arial" w:hAnsi="Arial" w:cs="Arial"/>
                <w:sz w:val="16"/>
                <w:szCs w:val="16"/>
              </w:rPr>
              <w:t>0.10 (-0.40, 0.60)</w:t>
            </w:r>
          </w:p>
        </w:tc>
        <w:tc>
          <w:tcPr>
            <w:tcW w:w="1747" w:type="dxa"/>
          </w:tcPr>
          <w:p w14:paraId="026E79FF" w14:textId="77777777" w:rsidR="004E19F4" w:rsidRPr="00187343" w:rsidRDefault="004E19F4" w:rsidP="00A949FD">
            <w:pPr>
              <w:rPr>
                <w:rFonts w:ascii="Arial" w:hAnsi="Arial" w:cs="Arial"/>
                <w:sz w:val="16"/>
                <w:szCs w:val="16"/>
              </w:rPr>
            </w:pPr>
            <w:r>
              <w:rPr>
                <w:rFonts w:ascii="Arial" w:hAnsi="Arial" w:cs="Arial"/>
                <w:sz w:val="16"/>
                <w:szCs w:val="16"/>
              </w:rPr>
              <w:t>0.005 (-0.002, 0.01)</w:t>
            </w:r>
          </w:p>
        </w:tc>
      </w:tr>
      <w:tr w:rsidR="004E19F4" w:rsidRPr="00906604" w14:paraId="765D8513" w14:textId="77777777" w:rsidTr="00875CA4">
        <w:trPr>
          <w:trHeight w:val="23"/>
        </w:trPr>
        <w:tc>
          <w:tcPr>
            <w:tcW w:w="2790" w:type="dxa"/>
          </w:tcPr>
          <w:p w14:paraId="4AC8886D"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94" w:type="dxa"/>
          </w:tcPr>
          <w:p w14:paraId="0A26889B" w14:textId="77777777" w:rsidR="004E19F4" w:rsidRPr="00187343" w:rsidRDefault="004E19F4" w:rsidP="00A949FD">
            <w:pPr>
              <w:rPr>
                <w:rFonts w:ascii="Arial" w:hAnsi="Arial" w:cs="Arial"/>
                <w:sz w:val="16"/>
                <w:szCs w:val="16"/>
              </w:rPr>
            </w:pPr>
            <w:r>
              <w:rPr>
                <w:rFonts w:ascii="Arial" w:hAnsi="Arial" w:cs="Arial"/>
                <w:sz w:val="16"/>
                <w:szCs w:val="16"/>
              </w:rPr>
              <w:t>0.02 (-0.14, 0.19)</w:t>
            </w:r>
          </w:p>
        </w:tc>
        <w:tc>
          <w:tcPr>
            <w:tcW w:w="1981" w:type="dxa"/>
          </w:tcPr>
          <w:p w14:paraId="03534EF8" w14:textId="77777777" w:rsidR="004E19F4" w:rsidRPr="00187343" w:rsidRDefault="004E19F4" w:rsidP="00A949FD">
            <w:pPr>
              <w:rPr>
                <w:rFonts w:ascii="Arial" w:hAnsi="Arial" w:cs="Arial"/>
                <w:sz w:val="16"/>
                <w:szCs w:val="16"/>
              </w:rPr>
            </w:pPr>
            <w:r>
              <w:rPr>
                <w:rFonts w:ascii="Arial" w:hAnsi="Arial" w:cs="Arial"/>
                <w:sz w:val="16"/>
                <w:szCs w:val="16"/>
              </w:rPr>
              <w:t xml:space="preserve">-0.01 (0.02, 0.01) </w:t>
            </w:r>
          </w:p>
        </w:tc>
        <w:tc>
          <w:tcPr>
            <w:tcW w:w="1620" w:type="dxa"/>
          </w:tcPr>
          <w:p w14:paraId="2E093D76" w14:textId="77777777" w:rsidR="004E19F4" w:rsidRPr="00187343" w:rsidRDefault="004E19F4" w:rsidP="00A949FD">
            <w:pPr>
              <w:rPr>
                <w:rFonts w:ascii="Arial" w:hAnsi="Arial" w:cs="Arial"/>
                <w:sz w:val="16"/>
                <w:szCs w:val="16"/>
              </w:rPr>
            </w:pPr>
            <w:r>
              <w:rPr>
                <w:rFonts w:ascii="Arial" w:hAnsi="Arial" w:cs="Arial"/>
                <w:sz w:val="16"/>
                <w:szCs w:val="16"/>
              </w:rPr>
              <w:t>-0.004 (-0.36, 0.36)</w:t>
            </w:r>
          </w:p>
        </w:tc>
        <w:tc>
          <w:tcPr>
            <w:tcW w:w="1747" w:type="dxa"/>
          </w:tcPr>
          <w:p w14:paraId="3387A8A5" w14:textId="77777777" w:rsidR="004E19F4" w:rsidRPr="00187343" w:rsidRDefault="004E19F4" w:rsidP="00A949FD">
            <w:pPr>
              <w:rPr>
                <w:rFonts w:ascii="Arial" w:hAnsi="Arial" w:cs="Arial"/>
                <w:sz w:val="16"/>
                <w:szCs w:val="16"/>
              </w:rPr>
            </w:pPr>
            <w:r>
              <w:rPr>
                <w:rFonts w:ascii="Arial" w:hAnsi="Arial" w:cs="Arial"/>
                <w:sz w:val="16"/>
                <w:szCs w:val="16"/>
              </w:rPr>
              <w:t>-0.002 (-0.01, 0.003)</w:t>
            </w:r>
          </w:p>
        </w:tc>
      </w:tr>
      <w:tr w:rsidR="004E19F4" w:rsidRPr="00906604" w14:paraId="6315E170" w14:textId="77777777" w:rsidTr="00875CA4">
        <w:trPr>
          <w:trHeight w:val="23"/>
        </w:trPr>
        <w:tc>
          <w:tcPr>
            <w:tcW w:w="2790" w:type="dxa"/>
          </w:tcPr>
          <w:p w14:paraId="7CC72083"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94" w:type="dxa"/>
          </w:tcPr>
          <w:p w14:paraId="7E37301B" w14:textId="77777777" w:rsidR="004E19F4" w:rsidRPr="00187343" w:rsidRDefault="004E19F4" w:rsidP="00A949FD">
            <w:pPr>
              <w:rPr>
                <w:rFonts w:ascii="Arial" w:hAnsi="Arial" w:cs="Arial"/>
                <w:sz w:val="16"/>
                <w:szCs w:val="16"/>
              </w:rPr>
            </w:pPr>
            <w:r>
              <w:rPr>
                <w:rFonts w:ascii="Arial" w:hAnsi="Arial" w:cs="Arial"/>
                <w:sz w:val="16"/>
                <w:szCs w:val="16"/>
              </w:rPr>
              <w:t>0.03 (-0.10, 0.17)</w:t>
            </w:r>
          </w:p>
        </w:tc>
        <w:tc>
          <w:tcPr>
            <w:tcW w:w="1981" w:type="dxa"/>
          </w:tcPr>
          <w:p w14:paraId="263D7904" w14:textId="77777777" w:rsidR="004E19F4" w:rsidRPr="00187343" w:rsidRDefault="004E19F4" w:rsidP="00A949FD">
            <w:pPr>
              <w:rPr>
                <w:rFonts w:ascii="Arial" w:hAnsi="Arial" w:cs="Arial"/>
                <w:sz w:val="16"/>
                <w:szCs w:val="16"/>
              </w:rPr>
            </w:pPr>
            <w:r>
              <w:rPr>
                <w:rFonts w:ascii="Arial" w:hAnsi="Arial" w:cs="Arial"/>
                <w:sz w:val="16"/>
                <w:szCs w:val="16"/>
              </w:rPr>
              <w:t>-0.001 (-0.01, 0.01)</w:t>
            </w:r>
          </w:p>
        </w:tc>
        <w:tc>
          <w:tcPr>
            <w:tcW w:w="1620" w:type="dxa"/>
          </w:tcPr>
          <w:p w14:paraId="1F585603" w14:textId="77777777" w:rsidR="004E19F4" w:rsidRPr="00187343" w:rsidRDefault="004E19F4" w:rsidP="00A949FD">
            <w:pPr>
              <w:rPr>
                <w:rFonts w:ascii="Arial" w:hAnsi="Arial" w:cs="Arial"/>
                <w:sz w:val="16"/>
                <w:szCs w:val="16"/>
              </w:rPr>
            </w:pPr>
            <w:r>
              <w:rPr>
                <w:rFonts w:ascii="Arial" w:hAnsi="Arial" w:cs="Arial"/>
                <w:sz w:val="16"/>
                <w:szCs w:val="16"/>
              </w:rPr>
              <w:t>0.02 (-0.27, 0.32)</w:t>
            </w:r>
          </w:p>
        </w:tc>
        <w:tc>
          <w:tcPr>
            <w:tcW w:w="1747" w:type="dxa"/>
          </w:tcPr>
          <w:p w14:paraId="1AE8767A" w14:textId="77777777" w:rsidR="004E19F4" w:rsidRPr="00187343" w:rsidRDefault="004E19F4" w:rsidP="00A949FD">
            <w:pPr>
              <w:rPr>
                <w:rFonts w:ascii="Arial" w:hAnsi="Arial" w:cs="Arial"/>
                <w:sz w:val="16"/>
                <w:szCs w:val="16"/>
              </w:rPr>
            </w:pPr>
            <w:r>
              <w:rPr>
                <w:rFonts w:ascii="Arial" w:hAnsi="Arial" w:cs="Arial"/>
                <w:sz w:val="16"/>
                <w:szCs w:val="16"/>
              </w:rPr>
              <w:t>0.002 (-0.003, 0.006)</w:t>
            </w:r>
          </w:p>
        </w:tc>
      </w:tr>
      <w:tr w:rsidR="004E19F4" w:rsidRPr="00906604" w14:paraId="5B2B9CEC" w14:textId="77777777" w:rsidTr="00875CA4">
        <w:trPr>
          <w:trHeight w:val="23"/>
        </w:trPr>
        <w:tc>
          <w:tcPr>
            <w:tcW w:w="2790" w:type="dxa"/>
            <w:tcBorders>
              <w:bottom w:val="single" w:sz="4" w:space="0" w:color="auto"/>
            </w:tcBorders>
          </w:tcPr>
          <w:p w14:paraId="59766B97"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94" w:type="dxa"/>
            <w:tcBorders>
              <w:bottom w:val="single" w:sz="4" w:space="0" w:color="auto"/>
            </w:tcBorders>
          </w:tcPr>
          <w:p w14:paraId="2F0A5AE5" w14:textId="77777777" w:rsidR="004E19F4" w:rsidRPr="00187343" w:rsidRDefault="004E19F4" w:rsidP="00A949FD">
            <w:pPr>
              <w:rPr>
                <w:rFonts w:ascii="Arial" w:hAnsi="Arial" w:cs="Arial"/>
                <w:sz w:val="16"/>
                <w:szCs w:val="16"/>
              </w:rPr>
            </w:pPr>
            <w:r>
              <w:rPr>
                <w:rFonts w:ascii="Arial" w:hAnsi="Arial" w:cs="Arial"/>
                <w:sz w:val="16"/>
                <w:szCs w:val="16"/>
              </w:rPr>
              <w:t>-0.01 (-0.03, 0.02)</w:t>
            </w:r>
          </w:p>
        </w:tc>
        <w:tc>
          <w:tcPr>
            <w:tcW w:w="1981" w:type="dxa"/>
            <w:tcBorders>
              <w:bottom w:val="single" w:sz="4" w:space="0" w:color="auto"/>
            </w:tcBorders>
          </w:tcPr>
          <w:p w14:paraId="3B4DD144" w14:textId="77777777" w:rsidR="004E19F4" w:rsidRPr="00187343" w:rsidRDefault="004E19F4" w:rsidP="00A949FD">
            <w:pPr>
              <w:rPr>
                <w:rFonts w:ascii="Arial" w:hAnsi="Arial" w:cs="Arial"/>
                <w:sz w:val="16"/>
                <w:szCs w:val="16"/>
              </w:rPr>
            </w:pPr>
            <w:r>
              <w:rPr>
                <w:rFonts w:ascii="Arial" w:hAnsi="Arial" w:cs="Arial"/>
                <w:sz w:val="16"/>
                <w:szCs w:val="16"/>
              </w:rPr>
              <w:t>0.001 (-0.002, 0.003)</w:t>
            </w:r>
          </w:p>
        </w:tc>
        <w:tc>
          <w:tcPr>
            <w:tcW w:w="1620" w:type="dxa"/>
            <w:tcBorders>
              <w:bottom w:val="single" w:sz="4" w:space="0" w:color="auto"/>
            </w:tcBorders>
          </w:tcPr>
          <w:p w14:paraId="336201E2" w14:textId="77777777" w:rsidR="004E19F4" w:rsidRPr="00187343" w:rsidRDefault="004E19F4" w:rsidP="00A949FD">
            <w:pPr>
              <w:rPr>
                <w:rFonts w:ascii="Arial" w:hAnsi="Arial" w:cs="Arial"/>
                <w:sz w:val="16"/>
                <w:szCs w:val="16"/>
              </w:rPr>
            </w:pPr>
            <w:r>
              <w:rPr>
                <w:rFonts w:ascii="Arial" w:hAnsi="Arial" w:cs="Arial"/>
                <w:sz w:val="16"/>
                <w:szCs w:val="16"/>
              </w:rPr>
              <w:t>0.006 (-0.05, 0.06)</w:t>
            </w:r>
          </w:p>
        </w:tc>
        <w:tc>
          <w:tcPr>
            <w:tcW w:w="1747" w:type="dxa"/>
            <w:tcBorders>
              <w:bottom w:val="single" w:sz="4" w:space="0" w:color="auto"/>
            </w:tcBorders>
          </w:tcPr>
          <w:p w14:paraId="51EF0F52" w14:textId="77777777" w:rsidR="004E19F4" w:rsidRPr="00187343" w:rsidRDefault="004E19F4" w:rsidP="00A949FD">
            <w:pPr>
              <w:rPr>
                <w:rFonts w:ascii="Arial" w:hAnsi="Arial" w:cs="Arial"/>
                <w:sz w:val="16"/>
                <w:szCs w:val="16"/>
              </w:rPr>
            </w:pPr>
            <w:r>
              <w:rPr>
                <w:rFonts w:ascii="Arial" w:hAnsi="Arial" w:cs="Arial"/>
                <w:sz w:val="16"/>
                <w:szCs w:val="16"/>
              </w:rPr>
              <w:t>-0.0002 (-0.0009, 0.0006)</w:t>
            </w:r>
          </w:p>
        </w:tc>
      </w:tr>
      <w:tr w:rsidR="004E19F4" w:rsidRPr="00906604" w14:paraId="6DEE7AD0" w14:textId="77777777" w:rsidTr="00875CA4">
        <w:trPr>
          <w:trHeight w:val="23"/>
        </w:trPr>
        <w:tc>
          <w:tcPr>
            <w:tcW w:w="9932" w:type="dxa"/>
            <w:gridSpan w:val="5"/>
            <w:tcBorders>
              <w:top w:val="single" w:sz="4" w:space="0" w:color="auto"/>
              <w:bottom w:val="single" w:sz="4" w:space="0" w:color="auto"/>
            </w:tcBorders>
          </w:tcPr>
          <w:p w14:paraId="4B509845" w14:textId="311402EC" w:rsidR="004E19F4" w:rsidRDefault="004E19F4" w:rsidP="004E19F4">
            <w:pPr>
              <w:rPr>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r w:rsidR="00D534A0">
              <w:rPr>
                <w:rFonts w:ascii="Arial" w:hAnsi="Arial" w:cs="Arial"/>
                <w:sz w:val="16"/>
                <w:szCs w:val="16"/>
                <w:shd w:val="clear" w:color="auto" w:fill="FFFFFF"/>
                <w:vertAlign w:val="superscript"/>
              </w:rPr>
              <w:sym w:font="Symbol" w:char="F078"/>
            </w:r>
          </w:p>
        </w:tc>
      </w:tr>
      <w:tr w:rsidR="004E19F4" w:rsidRPr="00906604" w14:paraId="31E5DF16" w14:textId="77777777" w:rsidTr="00875CA4">
        <w:trPr>
          <w:trHeight w:val="23"/>
        </w:trPr>
        <w:tc>
          <w:tcPr>
            <w:tcW w:w="2790" w:type="dxa"/>
            <w:tcBorders>
              <w:top w:val="single" w:sz="4" w:space="0" w:color="auto"/>
            </w:tcBorders>
          </w:tcPr>
          <w:p w14:paraId="4531F814" w14:textId="18662EEA" w:rsidR="004E19F4" w:rsidRPr="00187343" w:rsidRDefault="004E19F4" w:rsidP="004E19F4">
            <w:pPr>
              <w:ind w:left="160"/>
              <w:rPr>
                <w:sz w:val="16"/>
                <w:szCs w:val="16"/>
              </w:rPr>
            </w:pPr>
            <w:r w:rsidRPr="00906604">
              <w:rPr>
                <w:rFonts w:ascii="Arial" w:hAnsi="Arial" w:cs="Arial"/>
                <w:sz w:val="16"/>
                <w:szCs w:val="16"/>
              </w:rPr>
              <w:lastRenderedPageBreak/>
              <w:t>Live births (linear)</w:t>
            </w:r>
          </w:p>
        </w:tc>
        <w:tc>
          <w:tcPr>
            <w:tcW w:w="1794" w:type="dxa"/>
            <w:tcBorders>
              <w:top w:val="single" w:sz="4" w:space="0" w:color="auto"/>
            </w:tcBorders>
          </w:tcPr>
          <w:p w14:paraId="290702A4" w14:textId="23228187" w:rsidR="004E19F4" w:rsidRDefault="004E19F4" w:rsidP="004E19F4">
            <w:pPr>
              <w:rPr>
                <w:sz w:val="16"/>
                <w:szCs w:val="16"/>
              </w:rPr>
            </w:pPr>
            <w:r w:rsidRPr="00906604">
              <w:rPr>
                <w:rFonts w:ascii="Arial" w:hAnsi="Arial" w:cs="Arial"/>
                <w:sz w:val="16"/>
                <w:szCs w:val="16"/>
              </w:rPr>
              <w:t>-6.63 (-13.19, -0.07) *</w:t>
            </w:r>
          </w:p>
        </w:tc>
        <w:tc>
          <w:tcPr>
            <w:tcW w:w="1981" w:type="dxa"/>
            <w:tcBorders>
              <w:top w:val="single" w:sz="4" w:space="0" w:color="auto"/>
            </w:tcBorders>
          </w:tcPr>
          <w:p w14:paraId="0CFD0C39" w14:textId="7DCFEC8F" w:rsidR="004E19F4" w:rsidRDefault="004E19F4" w:rsidP="004E19F4">
            <w:pPr>
              <w:rPr>
                <w:sz w:val="16"/>
                <w:szCs w:val="16"/>
              </w:rPr>
            </w:pPr>
            <w:r w:rsidRPr="00906604">
              <w:rPr>
                <w:rFonts w:ascii="Arial" w:hAnsi="Arial" w:cs="Arial"/>
                <w:sz w:val="16"/>
                <w:szCs w:val="16"/>
              </w:rPr>
              <w:t>0.25 (-0.39, 0.90)</w:t>
            </w:r>
          </w:p>
        </w:tc>
        <w:tc>
          <w:tcPr>
            <w:tcW w:w="1620" w:type="dxa"/>
            <w:tcBorders>
              <w:top w:val="single" w:sz="4" w:space="0" w:color="auto"/>
            </w:tcBorders>
          </w:tcPr>
          <w:p w14:paraId="62CA947D" w14:textId="2CB325F5" w:rsidR="004E19F4" w:rsidRDefault="004E19F4" w:rsidP="004E19F4">
            <w:pPr>
              <w:rPr>
                <w:sz w:val="16"/>
                <w:szCs w:val="16"/>
              </w:rPr>
            </w:pPr>
            <w:r w:rsidRPr="00906604">
              <w:rPr>
                <w:rFonts w:ascii="Arial" w:hAnsi="Arial" w:cs="Arial"/>
                <w:sz w:val="16"/>
                <w:szCs w:val="16"/>
              </w:rPr>
              <w:t>-2.70 (-14.83, 9.43)</w:t>
            </w:r>
          </w:p>
        </w:tc>
        <w:tc>
          <w:tcPr>
            <w:tcW w:w="1747" w:type="dxa"/>
            <w:tcBorders>
              <w:top w:val="single" w:sz="4" w:space="0" w:color="auto"/>
            </w:tcBorders>
          </w:tcPr>
          <w:p w14:paraId="10AF5894" w14:textId="6FC3F328" w:rsidR="004E19F4" w:rsidRDefault="004E19F4" w:rsidP="004E19F4">
            <w:pPr>
              <w:rPr>
                <w:sz w:val="16"/>
                <w:szCs w:val="16"/>
              </w:rPr>
            </w:pPr>
            <w:r w:rsidRPr="00906604">
              <w:rPr>
                <w:rFonts w:ascii="Arial" w:hAnsi="Arial" w:cs="Arial"/>
                <w:sz w:val="16"/>
                <w:szCs w:val="16"/>
              </w:rPr>
              <w:t>-0.06 (-0.21, 0.08)</w:t>
            </w:r>
          </w:p>
        </w:tc>
      </w:tr>
      <w:tr w:rsidR="004E19F4" w:rsidRPr="00906604" w14:paraId="73DD3A0E" w14:textId="77777777" w:rsidTr="00875CA4">
        <w:trPr>
          <w:trHeight w:val="23"/>
        </w:trPr>
        <w:tc>
          <w:tcPr>
            <w:tcW w:w="2790" w:type="dxa"/>
          </w:tcPr>
          <w:p w14:paraId="11502B5A" w14:textId="4B54267D" w:rsidR="004E19F4" w:rsidRPr="00187343" w:rsidRDefault="004E19F4" w:rsidP="004E19F4">
            <w:pPr>
              <w:ind w:left="160"/>
              <w:rPr>
                <w:sz w:val="16"/>
                <w:szCs w:val="16"/>
              </w:rPr>
            </w:pPr>
            <w:r w:rsidRPr="00906604">
              <w:rPr>
                <w:rFonts w:ascii="Arial" w:hAnsi="Arial" w:cs="Arial"/>
                <w:sz w:val="16"/>
                <w:szCs w:val="16"/>
              </w:rPr>
              <w:t>Live births (quadratic)</w:t>
            </w:r>
          </w:p>
        </w:tc>
        <w:tc>
          <w:tcPr>
            <w:tcW w:w="1794" w:type="dxa"/>
          </w:tcPr>
          <w:p w14:paraId="4B9BD17E" w14:textId="7655650B" w:rsidR="004E19F4" w:rsidRDefault="004E19F4" w:rsidP="004E19F4">
            <w:pPr>
              <w:rPr>
                <w:sz w:val="16"/>
                <w:szCs w:val="16"/>
              </w:rPr>
            </w:pPr>
            <w:r w:rsidRPr="00906604">
              <w:rPr>
                <w:rFonts w:ascii="Arial" w:hAnsi="Arial" w:cs="Arial"/>
                <w:sz w:val="16"/>
                <w:szCs w:val="16"/>
              </w:rPr>
              <w:t>1.15 (0.14, 2.17) *</w:t>
            </w:r>
          </w:p>
        </w:tc>
        <w:tc>
          <w:tcPr>
            <w:tcW w:w="1981" w:type="dxa"/>
          </w:tcPr>
          <w:p w14:paraId="33C0B8A6" w14:textId="45125CD1" w:rsidR="004E19F4" w:rsidRDefault="004E19F4" w:rsidP="004E19F4">
            <w:pPr>
              <w:rPr>
                <w:sz w:val="16"/>
                <w:szCs w:val="16"/>
              </w:rPr>
            </w:pPr>
            <w:r w:rsidRPr="00906604">
              <w:rPr>
                <w:rFonts w:ascii="Arial" w:hAnsi="Arial" w:cs="Arial"/>
                <w:sz w:val="16"/>
                <w:szCs w:val="16"/>
              </w:rPr>
              <w:t>-0.02 (-0.12, 0.08)</w:t>
            </w:r>
          </w:p>
        </w:tc>
        <w:tc>
          <w:tcPr>
            <w:tcW w:w="1620" w:type="dxa"/>
          </w:tcPr>
          <w:p w14:paraId="03788509" w14:textId="6C7FA7A6" w:rsidR="004E19F4" w:rsidRDefault="004E19F4" w:rsidP="004E19F4">
            <w:pPr>
              <w:rPr>
                <w:sz w:val="16"/>
                <w:szCs w:val="16"/>
              </w:rPr>
            </w:pPr>
            <w:r w:rsidRPr="00906604">
              <w:rPr>
                <w:rFonts w:ascii="Arial" w:hAnsi="Arial" w:cs="Arial"/>
                <w:sz w:val="16"/>
                <w:szCs w:val="16"/>
              </w:rPr>
              <w:t>0.66 (-1.49, 2.82)</w:t>
            </w:r>
          </w:p>
        </w:tc>
        <w:tc>
          <w:tcPr>
            <w:tcW w:w="1747" w:type="dxa"/>
          </w:tcPr>
          <w:p w14:paraId="41945DBF" w14:textId="784F7074" w:rsidR="004E19F4" w:rsidRDefault="004E19F4" w:rsidP="004E19F4">
            <w:pPr>
              <w:rPr>
                <w:sz w:val="16"/>
                <w:szCs w:val="16"/>
              </w:rPr>
            </w:pPr>
            <w:r w:rsidRPr="00906604">
              <w:rPr>
                <w:rFonts w:ascii="Arial" w:hAnsi="Arial" w:cs="Arial"/>
                <w:sz w:val="16"/>
                <w:szCs w:val="16"/>
              </w:rPr>
              <w:t>0.02 (-0.01, 0.04)</w:t>
            </w:r>
          </w:p>
        </w:tc>
      </w:tr>
      <w:tr w:rsidR="004E19F4" w:rsidRPr="00906604" w14:paraId="002A49E7" w14:textId="77777777" w:rsidTr="00875CA4">
        <w:trPr>
          <w:trHeight w:val="23"/>
        </w:trPr>
        <w:tc>
          <w:tcPr>
            <w:tcW w:w="2790" w:type="dxa"/>
          </w:tcPr>
          <w:p w14:paraId="012AA672" w14:textId="1A9A1ABD" w:rsidR="004E19F4" w:rsidRPr="00187343" w:rsidRDefault="004E19F4" w:rsidP="004E19F4">
            <w:pPr>
              <w:ind w:left="160"/>
              <w:rPr>
                <w:sz w:val="16"/>
                <w:szCs w:val="16"/>
              </w:rPr>
            </w:pPr>
            <w:r w:rsidRPr="00906604">
              <w:rPr>
                <w:rFonts w:ascii="Arial" w:hAnsi="Arial" w:cs="Arial"/>
                <w:sz w:val="16"/>
                <w:szCs w:val="16"/>
              </w:rPr>
              <w:t>Months since last live birth</w:t>
            </w:r>
          </w:p>
        </w:tc>
        <w:tc>
          <w:tcPr>
            <w:tcW w:w="1794" w:type="dxa"/>
          </w:tcPr>
          <w:p w14:paraId="5C402473" w14:textId="25007D3C" w:rsidR="004E19F4" w:rsidRDefault="004E19F4" w:rsidP="004E19F4">
            <w:pPr>
              <w:rPr>
                <w:sz w:val="16"/>
                <w:szCs w:val="16"/>
              </w:rPr>
            </w:pPr>
            <w:r w:rsidRPr="00906604">
              <w:rPr>
                <w:rFonts w:ascii="Arial" w:hAnsi="Arial" w:cs="Arial"/>
                <w:sz w:val="16"/>
                <w:szCs w:val="16"/>
              </w:rPr>
              <w:t>-1.07 (-1.81, -0.34) *</w:t>
            </w:r>
          </w:p>
        </w:tc>
        <w:tc>
          <w:tcPr>
            <w:tcW w:w="1981" w:type="dxa"/>
          </w:tcPr>
          <w:p w14:paraId="23C34318" w14:textId="1ED11F98" w:rsidR="004E19F4" w:rsidRDefault="004E19F4" w:rsidP="004E19F4">
            <w:pPr>
              <w:rPr>
                <w:sz w:val="16"/>
                <w:szCs w:val="16"/>
              </w:rPr>
            </w:pPr>
            <w:r w:rsidRPr="00906604">
              <w:rPr>
                <w:rFonts w:ascii="Arial" w:hAnsi="Arial" w:cs="Arial"/>
                <w:sz w:val="16"/>
                <w:szCs w:val="16"/>
              </w:rPr>
              <w:t>0.05 (-0.04, 0.14)</w:t>
            </w:r>
          </w:p>
        </w:tc>
        <w:tc>
          <w:tcPr>
            <w:tcW w:w="1620" w:type="dxa"/>
          </w:tcPr>
          <w:p w14:paraId="14F1C391" w14:textId="57B5D7EB" w:rsidR="004E19F4" w:rsidRDefault="004E19F4" w:rsidP="004E19F4">
            <w:pPr>
              <w:rPr>
                <w:sz w:val="16"/>
                <w:szCs w:val="16"/>
              </w:rPr>
            </w:pPr>
            <w:r w:rsidRPr="00906604">
              <w:rPr>
                <w:rFonts w:ascii="Arial" w:hAnsi="Arial" w:cs="Arial"/>
                <w:sz w:val="16"/>
                <w:szCs w:val="16"/>
              </w:rPr>
              <w:t>-0.71 (-2.06, 0.65)</w:t>
            </w:r>
          </w:p>
        </w:tc>
        <w:tc>
          <w:tcPr>
            <w:tcW w:w="1747" w:type="dxa"/>
          </w:tcPr>
          <w:p w14:paraId="19E84EF8" w14:textId="76293A12" w:rsidR="004E19F4" w:rsidRDefault="004E19F4" w:rsidP="004E19F4">
            <w:pPr>
              <w:rPr>
                <w:sz w:val="16"/>
                <w:szCs w:val="16"/>
              </w:rPr>
            </w:pPr>
            <w:r w:rsidRPr="00906604">
              <w:rPr>
                <w:rFonts w:ascii="Arial" w:hAnsi="Arial" w:cs="Arial"/>
                <w:sz w:val="16"/>
                <w:szCs w:val="16"/>
              </w:rPr>
              <w:t>-0.01 (-0.02, 0.01)</w:t>
            </w:r>
          </w:p>
        </w:tc>
      </w:tr>
      <w:tr w:rsidR="004E19F4" w:rsidRPr="00906604" w14:paraId="79D0E549" w14:textId="77777777" w:rsidTr="00875CA4">
        <w:trPr>
          <w:trHeight w:val="23"/>
        </w:trPr>
        <w:tc>
          <w:tcPr>
            <w:tcW w:w="2790" w:type="dxa"/>
          </w:tcPr>
          <w:p w14:paraId="5F689668" w14:textId="26A5AD5E" w:rsidR="004E19F4" w:rsidRPr="00187343" w:rsidRDefault="004E19F4" w:rsidP="004E19F4">
            <w:pPr>
              <w:ind w:left="160"/>
              <w:rPr>
                <w:sz w:val="16"/>
                <w:szCs w:val="16"/>
              </w:rPr>
            </w:pPr>
            <w:r w:rsidRPr="00906604">
              <w:rPr>
                <w:rFonts w:ascii="Arial" w:hAnsi="Arial" w:cs="Arial"/>
                <w:sz w:val="16"/>
                <w:szCs w:val="16"/>
              </w:rPr>
              <w:t>Live births (linear) x months since last live birth</w:t>
            </w:r>
          </w:p>
        </w:tc>
        <w:tc>
          <w:tcPr>
            <w:tcW w:w="1794" w:type="dxa"/>
          </w:tcPr>
          <w:p w14:paraId="4A5EF377" w14:textId="3CF8A71F" w:rsidR="004E19F4" w:rsidRDefault="004E19F4" w:rsidP="004E19F4">
            <w:pPr>
              <w:rPr>
                <w:sz w:val="16"/>
                <w:szCs w:val="16"/>
              </w:rPr>
            </w:pPr>
            <w:r w:rsidRPr="00906604">
              <w:rPr>
                <w:rFonts w:ascii="Arial" w:hAnsi="Arial" w:cs="Arial"/>
                <w:sz w:val="16"/>
                <w:szCs w:val="16"/>
              </w:rPr>
              <w:t>0.60 (0.14, 1.05) *</w:t>
            </w:r>
          </w:p>
        </w:tc>
        <w:tc>
          <w:tcPr>
            <w:tcW w:w="1981" w:type="dxa"/>
          </w:tcPr>
          <w:p w14:paraId="37AEF459" w14:textId="2A301E0A" w:rsidR="004E19F4" w:rsidRDefault="004E19F4" w:rsidP="004E19F4">
            <w:pPr>
              <w:rPr>
                <w:sz w:val="16"/>
                <w:szCs w:val="16"/>
              </w:rPr>
            </w:pPr>
            <w:r w:rsidRPr="00906604">
              <w:rPr>
                <w:rFonts w:ascii="Arial" w:hAnsi="Arial" w:cs="Arial"/>
                <w:sz w:val="16"/>
                <w:szCs w:val="16"/>
              </w:rPr>
              <w:t>-0.04 (-0.10, 0.02)</w:t>
            </w:r>
          </w:p>
        </w:tc>
        <w:tc>
          <w:tcPr>
            <w:tcW w:w="1620" w:type="dxa"/>
          </w:tcPr>
          <w:p w14:paraId="4DE0C52F" w14:textId="12FD2DF1" w:rsidR="004E19F4" w:rsidRDefault="004E19F4" w:rsidP="004E19F4">
            <w:pPr>
              <w:rPr>
                <w:sz w:val="16"/>
                <w:szCs w:val="16"/>
              </w:rPr>
            </w:pPr>
            <w:r w:rsidRPr="00906604">
              <w:rPr>
                <w:rFonts w:ascii="Arial" w:hAnsi="Arial" w:cs="Arial"/>
                <w:sz w:val="16"/>
                <w:szCs w:val="16"/>
              </w:rPr>
              <w:t>0.23 (-0.72, 1.17)</w:t>
            </w:r>
          </w:p>
        </w:tc>
        <w:tc>
          <w:tcPr>
            <w:tcW w:w="1747" w:type="dxa"/>
          </w:tcPr>
          <w:p w14:paraId="42F98786" w14:textId="15D834E5" w:rsidR="004E19F4" w:rsidRDefault="004E19F4" w:rsidP="004E19F4">
            <w:pPr>
              <w:rPr>
                <w:sz w:val="16"/>
                <w:szCs w:val="16"/>
              </w:rPr>
            </w:pPr>
            <w:r w:rsidRPr="00906604">
              <w:rPr>
                <w:rFonts w:ascii="Arial" w:hAnsi="Arial" w:cs="Arial"/>
                <w:sz w:val="16"/>
                <w:szCs w:val="16"/>
              </w:rPr>
              <w:t>-0.001 (-0.01, 0.01)</w:t>
            </w:r>
          </w:p>
        </w:tc>
      </w:tr>
      <w:tr w:rsidR="004E19F4" w:rsidRPr="00906604" w14:paraId="4EA81271" w14:textId="77777777" w:rsidTr="00875CA4">
        <w:trPr>
          <w:trHeight w:val="23"/>
        </w:trPr>
        <w:tc>
          <w:tcPr>
            <w:tcW w:w="2790" w:type="dxa"/>
            <w:tcBorders>
              <w:bottom w:val="single" w:sz="4" w:space="0" w:color="auto"/>
            </w:tcBorders>
          </w:tcPr>
          <w:p w14:paraId="1078A954" w14:textId="20D84F25" w:rsidR="004E19F4" w:rsidRPr="00906604" w:rsidRDefault="004E19F4" w:rsidP="004E19F4">
            <w:pPr>
              <w:ind w:left="160"/>
              <w:rPr>
                <w:sz w:val="16"/>
                <w:szCs w:val="16"/>
              </w:rPr>
            </w:pPr>
            <w:r w:rsidRPr="00906604">
              <w:rPr>
                <w:rFonts w:ascii="Arial" w:hAnsi="Arial" w:cs="Arial"/>
                <w:sz w:val="16"/>
                <w:szCs w:val="16"/>
              </w:rPr>
              <w:t>Live births (quadratic) x months since last live birth</w:t>
            </w:r>
          </w:p>
        </w:tc>
        <w:tc>
          <w:tcPr>
            <w:tcW w:w="1794" w:type="dxa"/>
            <w:tcBorders>
              <w:bottom w:val="single" w:sz="4" w:space="0" w:color="auto"/>
            </w:tcBorders>
          </w:tcPr>
          <w:p w14:paraId="0004BAD6" w14:textId="25610CF8" w:rsidR="004E19F4" w:rsidRPr="00906604" w:rsidRDefault="004E19F4" w:rsidP="004E19F4">
            <w:pPr>
              <w:rPr>
                <w:sz w:val="16"/>
                <w:szCs w:val="16"/>
              </w:rPr>
            </w:pPr>
            <w:r w:rsidRPr="00906604">
              <w:rPr>
                <w:rFonts w:ascii="Arial" w:hAnsi="Arial" w:cs="Arial"/>
                <w:sz w:val="16"/>
                <w:szCs w:val="16"/>
              </w:rPr>
              <w:t>-0.09 (-0.15, -0.02) *</w:t>
            </w:r>
          </w:p>
        </w:tc>
        <w:tc>
          <w:tcPr>
            <w:tcW w:w="1981" w:type="dxa"/>
            <w:tcBorders>
              <w:bottom w:val="single" w:sz="4" w:space="0" w:color="auto"/>
            </w:tcBorders>
          </w:tcPr>
          <w:p w14:paraId="50804383" w14:textId="173B475C" w:rsidR="004E19F4" w:rsidRPr="00906604" w:rsidRDefault="004E19F4" w:rsidP="004E19F4">
            <w:pPr>
              <w:rPr>
                <w:sz w:val="16"/>
                <w:szCs w:val="16"/>
              </w:rPr>
            </w:pPr>
            <w:r w:rsidRPr="00906604">
              <w:rPr>
                <w:rFonts w:ascii="Arial" w:hAnsi="Arial" w:cs="Arial"/>
                <w:sz w:val="16"/>
                <w:szCs w:val="16"/>
              </w:rPr>
              <w:t>0.01 (-0.003, 0.014)</w:t>
            </w:r>
          </w:p>
        </w:tc>
        <w:tc>
          <w:tcPr>
            <w:tcW w:w="1620" w:type="dxa"/>
            <w:tcBorders>
              <w:bottom w:val="single" w:sz="4" w:space="0" w:color="auto"/>
            </w:tcBorders>
          </w:tcPr>
          <w:p w14:paraId="63AAD307" w14:textId="582D4FEA" w:rsidR="004E19F4" w:rsidRPr="00906604" w:rsidRDefault="004E19F4" w:rsidP="004E19F4">
            <w:pPr>
              <w:rPr>
                <w:sz w:val="16"/>
                <w:szCs w:val="16"/>
              </w:rPr>
            </w:pPr>
            <w:r w:rsidRPr="00906604">
              <w:rPr>
                <w:rFonts w:ascii="Arial" w:hAnsi="Arial" w:cs="Arial"/>
                <w:sz w:val="16"/>
                <w:szCs w:val="16"/>
              </w:rPr>
              <w:t>-0.03 (-0.18, 0.11)</w:t>
            </w:r>
          </w:p>
        </w:tc>
        <w:tc>
          <w:tcPr>
            <w:tcW w:w="1747" w:type="dxa"/>
            <w:tcBorders>
              <w:bottom w:val="single" w:sz="4" w:space="0" w:color="auto"/>
            </w:tcBorders>
          </w:tcPr>
          <w:p w14:paraId="2B6EA476" w14:textId="5D5FA663" w:rsidR="004E19F4" w:rsidRPr="00906604" w:rsidRDefault="004E19F4" w:rsidP="004E19F4">
            <w:pPr>
              <w:rPr>
                <w:sz w:val="16"/>
                <w:szCs w:val="16"/>
              </w:rPr>
            </w:pPr>
            <w:r w:rsidRPr="00906604">
              <w:rPr>
                <w:rFonts w:ascii="Arial" w:hAnsi="Arial" w:cs="Arial"/>
                <w:sz w:val="16"/>
                <w:szCs w:val="16"/>
              </w:rPr>
              <w:t>0.0003 (-0.001, 0.002)</w:t>
            </w:r>
          </w:p>
        </w:tc>
      </w:tr>
    </w:tbl>
    <w:p w14:paraId="70EA760B"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6DBF8731" w14:textId="67C0F16C"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6FFAA655" w14:textId="1870C4A6" w:rsidR="00D534A0" w:rsidRDefault="00D534A0" w:rsidP="004E19F4">
      <w:pPr>
        <w:shd w:val="clear" w:color="auto" w:fill="FFFFFF"/>
        <w:spacing w:line="240" w:lineRule="auto"/>
        <w:rPr>
          <w:sz w:val="16"/>
          <w:szCs w:val="16"/>
          <w:shd w:val="clear" w:color="auto" w:fill="FFFFFF"/>
        </w:rPr>
      </w:pPr>
      <w:r>
        <w:rPr>
          <w:sz w:val="16"/>
          <w:szCs w:val="16"/>
          <w:shd w:val="clear" w:color="auto" w:fill="FFFFFF"/>
        </w:rPr>
        <w:sym w:font="Symbol" w:char="F078"/>
      </w:r>
      <w:r>
        <w:rPr>
          <w:sz w:val="16"/>
          <w:szCs w:val="16"/>
          <w:shd w:val="clear" w:color="auto" w:fill="FFFFFF"/>
        </w:rPr>
        <w:t xml:space="preserve">Adjustment for multiple comparisons at </w:t>
      </w:r>
      <w:r w:rsidRPr="00236A18">
        <w:rPr>
          <w:sz w:val="16"/>
          <w:szCs w:val="16"/>
        </w:rPr>
        <w:sym w:font="Symbol" w:char="F061"/>
      </w:r>
      <w:r w:rsidRPr="00236A18">
        <w:rPr>
          <w:sz w:val="16"/>
          <w:szCs w:val="16"/>
        </w:rPr>
        <w:t>= (0.05/</w:t>
      </w:r>
      <w:r>
        <w:rPr>
          <w:sz w:val="16"/>
          <w:szCs w:val="16"/>
        </w:rPr>
        <w:t>4</w:t>
      </w:r>
      <w:r w:rsidRPr="00236A18">
        <w:rPr>
          <w:sz w:val="16"/>
          <w:szCs w:val="16"/>
        </w:rPr>
        <w:t>) = 0.0</w:t>
      </w:r>
      <w:r>
        <w:rPr>
          <w:sz w:val="16"/>
          <w:szCs w:val="16"/>
        </w:rPr>
        <w:t>125 for Sensitivity analys</w:t>
      </w:r>
      <w:r w:rsidR="00875CA4">
        <w:rPr>
          <w:sz w:val="16"/>
          <w:szCs w:val="16"/>
        </w:rPr>
        <w:t>i</w:t>
      </w:r>
      <w:r>
        <w:rPr>
          <w:sz w:val="16"/>
          <w:szCs w:val="16"/>
        </w:rPr>
        <w:t xml:space="preserve">s 3 due to lack of data in postmenopausal women </w:t>
      </w:r>
    </w:p>
    <w:p w14:paraId="32ED4508" w14:textId="77777777" w:rsidR="00D534A0" w:rsidRDefault="00D534A0" w:rsidP="004E19F4">
      <w:pPr>
        <w:shd w:val="clear" w:color="auto" w:fill="FFFFFF"/>
        <w:spacing w:line="240" w:lineRule="auto"/>
        <w:rPr>
          <w:b/>
          <w:bCs/>
        </w:rPr>
      </w:pPr>
    </w:p>
    <w:p w14:paraId="140E901C" w14:textId="0C4E4D04" w:rsidR="004E19F4" w:rsidRPr="00405935" w:rsidRDefault="004E19F4" w:rsidP="004E19F4">
      <w:pPr>
        <w:shd w:val="clear" w:color="auto" w:fill="FFFFFF"/>
        <w:spacing w:line="240" w:lineRule="auto"/>
      </w:pPr>
      <w:r w:rsidRPr="00405935">
        <w:rPr>
          <w:b/>
          <w:bCs/>
        </w:rPr>
        <w:t xml:space="preserve">Table </w:t>
      </w:r>
      <w:r>
        <w:rPr>
          <w:b/>
          <w:bCs/>
        </w:rPr>
        <w:t>3</w:t>
      </w:r>
      <w:r w:rsidRPr="00405935">
        <w:rPr>
          <w:b/>
          <w:bCs/>
        </w:rPr>
        <w:t xml:space="preserve">. </w:t>
      </w:r>
      <w:r w:rsidRPr="00405935">
        <w:t xml:space="preserve">Multiple linear regression examining the </w:t>
      </w:r>
      <w:r w:rsidRPr="00E21852">
        <w:rPr>
          <w:highlight w:val="yellow"/>
        </w:rPr>
        <w:t>chronic and acute</w:t>
      </w:r>
      <w:r>
        <w:t xml:space="preserve"> </w:t>
      </w:r>
      <w:r w:rsidRPr="00405935">
        <w:t>effects of number of live births on biological age</w:t>
      </w:r>
      <w:r>
        <w:t xml:space="preserve"> for postmenopausal women only</w:t>
      </w:r>
      <w:r w:rsidRPr="00405935">
        <w:t xml:space="preserve">, National Health and Nutrition Examination Survey 1999-2010. </w:t>
      </w:r>
      <w:r w:rsidRPr="009C60A8">
        <w:rPr>
          <w:highlight w:val="yellow"/>
        </w:rPr>
        <w:t>Values represent coefficient estimates and 95% confidence intervals.</w:t>
      </w:r>
      <w:r>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t xml:space="preserve">values in </w:t>
      </w:r>
      <w:r w:rsidRPr="000D5CC4">
        <w:rPr>
          <w:b/>
          <w:bCs/>
        </w:rPr>
        <w:t>bold</w:t>
      </w:r>
      <w:r>
        <w:t xml:space="preserve"> represent effects significant after multiple comparison correction at </w:t>
      </w:r>
      <w:r>
        <w:sym w:font="Symbol" w:char="F061"/>
      </w:r>
      <w:r>
        <w:t>= (0.05/8) = 0.00625.</w:t>
      </w:r>
    </w:p>
    <w:p w14:paraId="0DBB404B" w14:textId="77777777" w:rsidR="004E19F4" w:rsidRPr="00405935" w:rsidRDefault="004E19F4" w:rsidP="004E19F4">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710"/>
        <w:gridCol w:w="1980"/>
        <w:gridCol w:w="1710"/>
        <w:gridCol w:w="1832"/>
      </w:tblGrid>
      <w:tr w:rsidR="004E19F4" w:rsidRPr="00906604" w14:paraId="366A01A1" w14:textId="77777777" w:rsidTr="00A949FD">
        <w:trPr>
          <w:trHeight w:val="23"/>
        </w:trPr>
        <w:tc>
          <w:tcPr>
            <w:tcW w:w="2700" w:type="dxa"/>
            <w:tcBorders>
              <w:bottom w:val="single" w:sz="4" w:space="0" w:color="auto"/>
            </w:tcBorders>
          </w:tcPr>
          <w:p w14:paraId="639E2C1D" w14:textId="77777777" w:rsidR="004E19F4" w:rsidRPr="00906604" w:rsidRDefault="004E19F4" w:rsidP="00A949FD">
            <w:pPr>
              <w:rPr>
                <w:rFonts w:ascii="Arial" w:hAnsi="Arial" w:cs="Arial"/>
                <w:b/>
                <w:bCs/>
                <w:sz w:val="16"/>
                <w:szCs w:val="16"/>
              </w:rPr>
            </w:pPr>
          </w:p>
        </w:tc>
        <w:tc>
          <w:tcPr>
            <w:tcW w:w="1710" w:type="dxa"/>
            <w:tcBorders>
              <w:bottom w:val="single" w:sz="4" w:space="0" w:color="auto"/>
            </w:tcBorders>
          </w:tcPr>
          <w:p w14:paraId="460F32D5"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LM</w:t>
            </w:r>
          </w:p>
        </w:tc>
        <w:tc>
          <w:tcPr>
            <w:tcW w:w="1980" w:type="dxa"/>
            <w:tcBorders>
              <w:bottom w:val="single" w:sz="4" w:space="0" w:color="auto"/>
            </w:tcBorders>
          </w:tcPr>
          <w:p w14:paraId="501DF2E4"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HD (log)</w:t>
            </w:r>
          </w:p>
        </w:tc>
        <w:tc>
          <w:tcPr>
            <w:tcW w:w="1710" w:type="dxa"/>
            <w:tcBorders>
              <w:bottom w:val="single" w:sz="4" w:space="0" w:color="auto"/>
            </w:tcBorders>
          </w:tcPr>
          <w:p w14:paraId="27FBE2AE"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KDM</w:t>
            </w:r>
          </w:p>
        </w:tc>
        <w:tc>
          <w:tcPr>
            <w:tcW w:w="1832" w:type="dxa"/>
            <w:tcBorders>
              <w:bottom w:val="single" w:sz="4" w:space="0" w:color="auto"/>
            </w:tcBorders>
          </w:tcPr>
          <w:p w14:paraId="0533FC7D" w14:textId="77777777" w:rsidR="004E19F4" w:rsidRPr="00906604" w:rsidRDefault="004E19F4" w:rsidP="00A949FD">
            <w:pPr>
              <w:jc w:val="center"/>
              <w:rPr>
                <w:rFonts w:ascii="Arial" w:hAnsi="Arial" w:cs="Arial"/>
                <w:b/>
                <w:bCs/>
                <w:sz w:val="16"/>
                <w:szCs w:val="16"/>
              </w:rPr>
            </w:pPr>
            <w:r w:rsidRPr="00906604">
              <w:rPr>
                <w:rFonts w:ascii="Arial" w:hAnsi="Arial" w:cs="Arial"/>
                <w:b/>
                <w:bCs/>
                <w:sz w:val="16"/>
                <w:szCs w:val="16"/>
              </w:rPr>
              <w:t>AL</w:t>
            </w:r>
          </w:p>
        </w:tc>
      </w:tr>
      <w:tr w:rsidR="004E19F4" w:rsidRPr="00906604" w14:paraId="30625A44" w14:textId="77777777" w:rsidTr="00A949FD">
        <w:trPr>
          <w:trHeight w:val="23"/>
        </w:trPr>
        <w:tc>
          <w:tcPr>
            <w:tcW w:w="9932" w:type="dxa"/>
            <w:gridSpan w:val="5"/>
            <w:tcBorders>
              <w:top w:val="single" w:sz="4" w:space="0" w:color="auto"/>
              <w:bottom w:val="single" w:sz="4" w:space="0" w:color="auto"/>
            </w:tcBorders>
          </w:tcPr>
          <w:p w14:paraId="1BCD5C80" w14:textId="77777777" w:rsidR="004E19F4" w:rsidRPr="00906604" w:rsidRDefault="004E19F4" w:rsidP="00A949FD">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w:t>
            </w:r>
            <w:r>
              <w:rPr>
                <w:rFonts w:ascii="Arial" w:hAnsi="Arial" w:cs="Arial"/>
                <w:b/>
                <w:bCs/>
                <w:sz w:val="16"/>
                <w:szCs w:val="16"/>
              </w:rPr>
              <w:t>2,252</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58F4DEFD" w14:textId="77777777" w:rsidTr="00A949FD">
        <w:trPr>
          <w:trHeight w:val="23"/>
        </w:trPr>
        <w:tc>
          <w:tcPr>
            <w:tcW w:w="2700" w:type="dxa"/>
            <w:tcBorders>
              <w:top w:val="single" w:sz="4" w:space="0" w:color="auto"/>
            </w:tcBorders>
          </w:tcPr>
          <w:p w14:paraId="482DAC48"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1B372E3C"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68 (-1.11, -0.25)**</w:t>
            </w:r>
          </w:p>
        </w:tc>
        <w:tc>
          <w:tcPr>
            <w:tcW w:w="1980" w:type="dxa"/>
            <w:tcBorders>
              <w:top w:val="single" w:sz="4" w:space="0" w:color="auto"/>
            </w:tcBorders>
          </w:tcPr>
          <w:p w14:paraId="2EF572B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7 (-0.11, -0.04)***</w:t>
            </w:r>
          </w:p>
        </w:tc>
        <w:tc>
          <w:tcPr>
            <w:tcW w:w="1710" w:type="dxa"/>
            <w:tcBorders>
              <w:top w:val="single" w:sz="4" w:space="0" w:color="auto"/>
            </w:tcBorders>
          </w:tcPr>
          <w:p w14:paraId="193F8651" w14:textId="77777777" w:rsidR="004E19F4" w:rsidRPr="00906604" w:rsidRDefault="004E19F4" w:rsidP="00A949FD">
            <w:pPr>
              <w:rPr>
                <w:rFonts w:ascii="Arial" w:hAnsi="Arial" w:cs="Arial"/>
                <w:sz w:val="16"/>
                <w:szCs w:val="16"/>
              </w:rPr>
            </w:pPr>
            <w:r w:rsidRPr="00906604">
              <w:rPr>
                <w:rFonts w:ascii="Arial" w:hAnsi="Arial" w:cs="Arial"/>
                <w:sz w:val="16"/>
                <w:szCs w:val="16"/>
              </w:rPr>
              <w:t>-</w:t>
            </w:r>
            <w:r>
              <w:rPr>
                <w:rFonts w:ascii="Arial" w:hAnsi="Arial" w:cs="Arial"/>
                <w:sz w:val="16"/>
                <w:szCs w:val="16"/>
              </w:rPr>
              <w:t>1.07</w:t>
            </w:r>
            <w:r w:rsidRPr="00906604">
              <w:rPr>
                <w:rFonts w:ascii="Arial" w:hAnsi="Arial" w:cs="Arial"/>
                <w:sz w:val="16"/>
                <w:szCs w:val="16"/>
              </w:rPr>
              <w:t xml:space="preserve"> (-</w:t>
            </w:r>
            <w:r>
              <w:rPr>
                <w:rFonts w:ascii="Arial" w:hAnsi="Arial" w:cs="Arial"/>
                <w:sz w:val="16"/>
                <w:szCs w:val="16"/>
              </w:rPr>
              <w:t>2.12</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02)</w:t>
            </w:r>
            <w:r>
              <w:rPr>
                <w:rFonts w:ascii="Arial" w:hAnsi="Arial" w:cs="Arial"/>
                <w:sz w:val="16"/>
                <w:szCs w:val="16"/>
              </w:rPr>
              <w:t>*</w:t>
            </w:r>
          </w:p>
        </w:tc>
        <w:tc>
          <w:tcPr>
            <w:tcW w:w="1832" w:type="dxa"/>
            <w:tcBorders>
              <w:top w:val="single" w:sz="4" w:space="0" w:color="auto"/>
            </w:tcBorders>
          </w:tcPr>
          <w:p w14:paraId="35109A1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3, -0.01)**</w:t>
            </w:r>
          </w:p>
        </w:tc>
      </w:tr>
      <w:tr w:rsidR="004E19F4" w:rsidRPr="00906604" w14:paraId="3A228698" w14:textId="77777777" w:rsidTr="00A949FD">
        <w:trPr>
          <w:trHeight w:val="23"/>
        </w:trPr>
        <w:tc>
          <w:tcPr>
            <w:tcW w:w="2700" w:type="dxa"/>
          </w:tcPr>
          <w:p w14:paraId="451B804D"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Pr>
          <w:p w14:paraId="4B15F57F" w14:textId="77777777" w:rsidR="004E19F4" w:rsidRPr="00187343" w:rsidRDefault="004E19F4" w:rsidP="00A949FD">
            <w:pPr>
              <w:rPr>
                <w:rFonts w:ascii="Arial" w:hAnsi="Arial" w:cs="Arial"/>
                <w:sz w:val="16"/>
                <w:szCs w:val="16"/>
              </w:rPr>
            </w:pPr>
            <w:r w:rsidRPr="00187343">
              <w:rPr>
                <w:sz w:val="16"/>
                <w:szCs w:val="16"/>
              </w:rPr>
              <w:t>0.10 (0.03, 0.17)**</w:t>
            </w:r>
          </w:p>
        </w:tc>
        <w:tc>
          <w:tcPr>
            <w:tcW w:w="1980" w:type="dxa"/>
          </w:tcPr>
          <w:p w14:paraId="2477D5B7"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0 (0.004, 0.0</w:t>
            </w:r>
            <w:r>
              <w:rPr>
                <w:rFonts w:ascii="Arial" w:hAnsi="Arial" w:cs="Arial"/>
                <w:b/>
                <w:bCs/>
                <w:sz w:val="16"/>
                <w:szCs w:val="16"/>
              </w:rPr>
              <w:t>2</w:t>
            </w:r>
            <w:r w:rsidRPr="00E049D3">
              <w:rPr>
                <w:rFonts w:ascii="Arial" w:hAnsi="Arial" w:cs="Arial"/>
                <w:b/>
                <w:bCs/>
                <w:sz w:val="16"/>
                <w:szCs w:val="16"/>
              </w:rPr>
              <w:t>)**</w:t>
            </w:r>
          </w:p>
        </w:tc>
        <w:tc>
          <w:tcPr>
            <w:tcW w:w="1710" w:type="dxa"/>
          </w:tcPr>
          <w:p w14:paraId="244E9963" w14:textId="77777777" w:rsidR="004E19F4" w:rsidRPr="00906604" w:rsidRDefault="004E19F4" w:rsidP="00A949FD">
            <w:pPr>
              <w:rPr>
                <w:rFonts w:ascii="Arial" w:hAnsi="Arial" w:cs="Arial"/>
                <w:sz w:val="16"/>
                <w:szCs w:val="16"/>
              </w:rPr>
            </w:pPr>
            <w:r w:rsidRPr="00906604">
              <w:rPr>
                <w:rFonts w:ascii="Arial" w:hAnsi="Arial" w:cs="Arial"/>
                <w:sz w:val="16"/>
                <w:szCs w:val="16"/>
              </w:rPr>
              <w:t>0.</w:t>
            </w:r>
            <w:r>
              <w:rPr>
                <w:rFonts w:ascii="Arial" w:hAnsi="Arial" w:cs="Arial"/>
                <w:sz w:val="16"/>
                <w:szCs w:val="16"/>
              </w:rPr>
              <w:t>16</w:t>
            </w:r>
            <w:r w:rsidRPr="00906604">
              <w:rPr>
                <w:rFonts w:ascii="Arial" w:hAnsi="Arial" w:cs="Arial"/>
                <w:sz w:val="16"/>
                <w:szCs w:val="16"/>
              </w:rPr>
              <w:t xml:space="preserve"> (-0.</w:t>
            </w:r>
            <w:r>
              <w:rPr>
                <w:rFonts w:ascii="Arial" w:hAnsi="Arial" w:cs="Arial"/>
                <w:sz w:val="16"/>
                <w:szCs w:val="16"/>
              </w:rPr>
              <w:t>01</w:t>
            </w:r>
            <w:r w:rsidRPr="00906604">
              <w:rPr>
                <w:rFonts w:ascii="Arial" w:hAnsi="Arial" w:cs="Arial"/>
                <w:sz w:val="16"/>
                <w:szCs w:val="16"/>
              </w:rPr>
              <w:t>, 0.</w:t>
            </w:r>
            <w:r>
              <w:rPr>
                <w:rFonts w:ascii="Arial" w:hAnsi="Arial" w:cs="Arial"/>
                <w:sz w:val="16"/>
                <w:szCs w:val="16"/>
              </w:rPr>
              <w:t>33</w:t>
            </w:r>
            <w:r w:rsidRPr="00906604">
              <w:rPr>
                <w:rFonts w:ascii="Arial" w:hAnsi="Arial" w:cs="Arial"/>
                <w:sz w:val="16"/>
                <w:szCs w:val="16"/>
              </w:rPr>
              <w:t>)</w:t>
            </w:r>
          </w:p>
        </w:tc>
        <w:tc>
          <w:tcPr>
            <w:tcW w:w="1832" w:type="dxa"/>
          </w:tcPr>
          <w:p w14:paraId="765F1E83" w14:textId="77777777" w:rsidR="004E19F4" w:rsidRPr="00187343" w:rsidRDefault="004E19F4" w:rsidP="00A949FD">
            <w:pPr>
              <w:rPr>
                <w:rFonts w:ascii="Arial" w:hAnsi="Arial" w:cs="Arial"/>
                <w:sz w:val="16"/>
                <w:szCs w:val="16"/>
              </w:rPr>
            </w:pPr>
            <w:r w:rsidRPr="00187343">
              <w:rPr>
                <w:sz w:val="16"/>
                <w:szCs w:val="16"/>
              </w:rPr>
              <w:t>0.002 (0.001, 0.004)*</w:t>
            </w:r>
          </w:p>
        </w:tc>
      </w:tr>
      <w:tr w:rsidR="004E19F4" w:rsidRPr="00906604" w14:paraId="5C434BE1" w14:textId="77777777" w:rsidTr="00A949FD">
        <w:trPr>
          <w:trHeight w:val="23"/>
        </w:trPr>
        <w:tc>
          <w:tcPr>
            <w:tcW w:w="9932" w:type="dxa"/>
            <w:gridSpan w:val="5"/>
            <w:tcBorders>
              <w:top w:val="single" w:sz="4" w:space="0" w:color="auto"/>
              <w:bottom w:val="single" w:sz="4" w:space="0" w:color="auto"/>
            </w:tcBorders>
          </w:tcPr>
          <w:p w14:paraId="59924A90" w14:textId="77777777" w:rsidR="004E19F4" w:rsidRPr="00906604" w:rsidRDefault="004E19F4" w:rsidP="00A949FD">
            <w:pPr>
              <w:rPr>
                <w:rFonts w:ascii="Arial" w:hAnsi="Arial" w:cs="Arial"/>
                <w:sz w:val="16"/>
                <w:szCs w:val="16"/>
              </w:rPr>
            </w:pPr>
            <w:r w:rsidRPr="00906604">
              <w:rPr>
                <w:rFonts w:ascii="Arial" w:hAnsi="Arial" w:cs="Arial"/>
                <w:b/>
                <w:bCs/>
                <w:sz w:val="16"/>
                <w:szCs w:val="16"/>
              </w:rPr>
              <w:t xml:space="preserve">Sensitivity analysis 1 (n = </w:t>
            </w:r>
            <w:r>
              <w:rPr>
                <w:rFonts w:ascii="Arial" w:hAnsi="Arial" w:cs="Arial"/>
                <w:b/>
                <w:bCs/>
                <w:sz w:val="16"/>
                <w:szCs w:val="16"/>
              </w:rPr>
              <w:t>2,498</w:t>
            </w:r>
            <w:r w:rsidRPr="00906604">
              <w:rPr>
                <w:rFonts w:ascii="Arial" w:hAnsi="Arial" w:cs="Arial"/>
                <w:b/>
                <w:bCs/>
                <w:sz w:val="16"/>
                <w:szCs w:val="16"/>
              </w:rPr>
              <w:t>)</w:t>
            </w:r>
            <w:r w:rsidRPr="00906604">
              <w:rPr>
                <w:rFonts w:ascii="Arial" w:hAnsi="Arial" w:cs="Arial"/>
                <w:sz w:val="16"/>
                <w:szCs w:val="16"/>
                <w:shd w:val="clear" w:color="auto" w:fill="FFFFFF"/>
                <w:vertAlign w:val="superscript"/>
              </w:rPr>
              <w:t xml:space="preserve"> ††</w:t>
            </w:r>
          </w:p>
        </w:tc>
      </w:tr>
      <w:tr w:rsidR="004E19F4" w:rsidRPr="00906604" w14:paraId="1E702D25" w14:textId="77777777" w:rsidTr="00A949FD">
        <w:trPr>
          <w:trHeight w:val="23"/>
        </w:trPr>
        <w:tc>
          <w:tcPr>
            <w:tcW w:w="2700" w:type="dxa"/>
            <w:tcBorders>
              <w:top w:val="single" w:sz="4" w:space="0" w:color="auto"/>
            </w:tcBorders>
          </w:tcPr>
          <w:p w14:paraId="1CC2E137"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linear)</w:t>
            </w:r>
          </w:p>
        </w:tc>
        <w:tc>
          <w:tcPr>
            <w:tcW w:w="1710" w:type="dxa"/>
            <w:tcBorders>
              <w:top w:val="single" w:sz="4" w:space="0" w:color="auto"/>
            </w:tcBorders>
          </w:tcPr>
          <w:p w14:paraId="7B46B2B9"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80 (-1.30, -0.30)**</w:t>
            </w:r>
          </w:p>
        </w:tc>
        <w:tc>
          <w:tcPr>
            <w:tcW w:w="1980" w:type="dxa"/>
            <w:tcBorders>
              <w:top w:val="single" w:sz="4" w:space="0" w:color="auto"/>
            </w:tcBorders>
          </w:tcPr>
          <w:p w14:paraId="624368CD"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8 (-0.12, -0.04)***</w:t>
            </w:r>
          </w:p>
        </w:tc>
        <w:tc>
          <w:tcPr>
            <w:tcW w:w="1710" w:type="dxa"/>
            <w:tcBorders>
              <w:top w:val="single" w:sz="4" w:space="0" w:color="auto"/>
            </w:tcBorders>
          </w:tcPr>
          <w:p w14:paraId="4F187B94" w14:textId="77777777" w:rsidR="004E19F4" w:rsidRPr="00906604" w:rsidRDefault="004E19F4" w:rsidP="00A949FD">
            <w:pPr>
              <w:rPr>
                <w:rFonts w:ascii="Arial" w:hAnsi="Arial" w:cs="Arial"/>
                <w:sz w:val="16"/>
                <w:szCs w:val="16"/>
              </w:rPr>
            </w:pPr>
            <w:r>
              <w:rPr>
                <w:rFonts w:ascii="Arial" w:hAnsi="Arial" w:cs="Arial"/>
                <w:sz w:val="16"/>
                <w:szCs w:val="16"/>
              </w:rPr>
              <w:t>-1.10</w:t>
            </w:r>
            <w:r w:rsidRPr="00906604">
              <w:rPr>
                <w:rFonts w:ascii="Arial" w:hAnsi="Arial" w:cs="Arial"/>
                <w:sz w:val="16"/>
                <w:szCs w:val="16"/>
              </w:rPr>
              <w:t xml:space="preserve"> (-</w:t>
            </w:r>
            <w:r>
              <w:rPr>
                <w:rFonts w:ascii="Arial" w:hAnsi="Arial" w:cs="Arial"/>
                <w:sz w:val="16"/>
                <w:szCs w:val="16"/>
              </w:rPr>
              <w:t>2.10</w:t>
            </w:r>
            <w:r w:rsidRPr="00906604">
              <w:rPr>
                <w:rFonts w:ascii="Arial" w:hAnsi="Arial" w:cs="Arial"/>
                <w:sz w:val="16"/>
                <w:szCs w:val="16"/>
              </w:rPr>
              <w:t xml:space="preserve">, </w:t>
            </w:r>
            <w:r>
              <w:rPr>
                <w:rFonts w:ascii="Arial" w:hAnsi="Arial" w:cs="Arial"/>
                <w:sz w:val="16"/>
                <w:szCs w:val="16"/>
              </w:rPr>
              <w:t>-</w:t>
            </w:r>
            <w:r w:rsidRPr="00906604">
              <w:rPr>
                <w:rFonts w:ascii="Arial" w:hAnsi="Arial" w:cs="Arial"/>
                <w:sz w:val="16"/>
                <w:szCs w:val="16"/>
              </w:rPr>
              <w:t>0</w:t>
            </w:r>
            <w:r>
              <w:rPr>
                <w:rFonts w:ascii="Arial" w:hAnsi="Arial" w:cs="Arial"/>
                <w:sz w:val="16"/>
                <w:szCs w:val="16"/>
              </w:rPr>
              <w:t>.10</w:t>
            </w:r>
            <w:r w:rsidRPr="00906604">
              <w:rPr>
                <w:rFonts w:ascii="Arial" w:hAnsi="Arial" w:cs="Arial"/>
                <w:sz w:val="16"/>
                <w:szCs w:val="16"/>
              </w:rPr>
              <w:t>)</w:t>
            </w:r>
            <w:r>
              <w:rPr>
                <w:rFonts w:ascii="Arial" w:hAnsi="Arial" w:cs="Arial"/>
                <w:sz w:val="16"/>
                <w:szCs w:val="16"/>
              </w:rPr>
              <w:t>*</w:t>
            </w:r>
          </w:p>
        </w:tc>
        <w:tc>
          <w:tcPr>
            <w:tcW w:w="1832" w:type="dxa"/>
            <w:tcBorders>
              <w:top w:val="single" w:sz="4" w:space="0" w:color="auto"/>
            </w:tcBorders>
          </w:tcPr>
          <w:p w14:paraId="7949C74F"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2 (-0.0</w:t>
            </w:r>
            <w:r>
              <w:rPr>
                <w:rFonts w:ascii="Arial" w:hAnsi="Arial" w:cs="Arial"/>
                <w:b/>
                <w:bCs/>
                <w:sz w:val="16"/>
                <w:szCs w:val="16"/>
              </w:rPr>
              <w:t>3</w:t>
            </w:r>
            <w:r w:rsidRPr="00E049D3">
              <w:rPr>
                <w:rFonts w:ascii="Arial" w:hAnsi="Arial" w:cs="Arial"/>
                <w:b/>
                <w:bCs/>
                <w:sz w:val="16"/>
                <w:szCs w:val="16"/>
              </w:rPr>
              <w:t>, -0.01)**</w:t>
            </w:r>
          </w:p>
        </w:tc>
      </w:tr>
      <w:tr w:rsidR="004E19F4" w:rsidRPr="00906604" w14:paraId="462A4BC5" w14:textId="77777777" w:rsidTr="00A949FD">
        <w:trPr>
          <w:trHeight w:val="23"/>
        </w:trPr>
        <w:tc>
          <w:tcPr>
            <w:tcW w:w="2700" w:type="dxa"/>
            <w:tcBorders>
              <w:bottom w:val="single" w:sz="4" w:space="0" w:color="auto"/>
            </w:tcBorders>
          </w:tcPr>
          <w:p w14:paraId="50809944" w14:textId="77777777" w:rsidR="004E19F4" w:rsidRPr="00906604" w:rsidRDefault="004E19F4" w:rsidP="00A949FD">
            <w:pPr>
              <w:ind w:left="160"/>
              <w:rPr>
                <w:rFonts w:ascii="Arial" w:hAnsi="Arial" w:cs="Arial"/>
                <w:sz w:val="16"/>
                <w:szCs w:val="16"/>
              </w:rPr>
            </w:pPr>
            <w:r w:rsidRPr="00906604">
              <w:rPr>
                <w:rFonts w:ascii="Arial" w:hAnsi="Arial" w:cs="Arial"/>
                <w:sz w:val="16"/>
                <w:szCs w:val="16"/>
              </w:rPr>
              <w:t>Live births (quadratic)</w:t>
            </w:r>
          </w:p>
        </w:tc>
        <w:tc>
          <w:tcPr>
            <w:tcW w:w="1710" w:type="dxa"/>
            <w:tcBorders>
              <w:bottom w:val="single" w:sz="4" w:space="0" w:color="auto"/>
            </w:tcBorders>
          </w:tcPr>
          <w:p w14:paraId="7084A1B6" w14:textId="77777777" w:rsidR="004E19F4" w:rsidRPr="00906062" w:rsidRDefault="004E19F4" w:rsidP="00A949FD">
            <w:pPr>
              <w:rPr>
                <w:rFonts w:ascii="Arial" w:hAnsi="Arial" w:cs="Arial"/>
                <w:b/>
                <w:bCs/>
                <w:sz w:val="16"/>
                <w:szCs w:val="16"/>
              </w:rPr>
            </w:pPr>
            <w:r w:rsidRPr="00906062">
              <w:rPr>
                <w:rFonts w:ascii="Arial" w:hAnsi="Arial" w:cs="Arial"/>
                <w:b/>
                <w:bCs/>
                <w:sz w:val="16"/>
                <w:szCs w:val="16"/>
              </w:rPr>
              <w:t>0.17 (0.09, 0.25)***</w:t>
            </w:r>
          </w:p>
        </w:tc>
        <w:tc>
          <w:tcPr>
            <w:tcW w:w="1980" w:type="dxa"/>
            <w:tcBorders>
              <w:bottom w:val="single" w:sz="4" w:space="0" w:color="auto"/>
            </w:tcBorders>
          </w:tcPr>
          <w:p w14:paraId="2B3CC56B"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13 (0.007, 0.0</w:t>
            </w:r>
            <w:r>
              <w:rPr>
                <w:rFonts w:ascii="Arial" w:hAnsi="Arial" w:cs="Arial"/>
                <w:b/>
                <w:bCs/>
                <w:sz w:val="16"/>
                <w:szCs w:val="16"/>
              </w:rPr>
              <w:t>2</w:t>
            </w:r>
            <w:r w:rsidRPr="00E049D3">
              <w:rPr>
                <w:rFonts w:ascii="Arial" w:hAnsi="Arial" w:cs="Arial"/>
                <w:b/>
                <w:bCs/>
                <w:sz w:val="16"/>
                <w:szCs w:val="16"/>
              </w:rPr>
              <w:t>)***</w:t>
            </w:r>
          </w:p>
        </w:tc>
        <w:tc>
          <w:tcPr>
            <w:tcW w:w="1710" w:type="dxa"/>
            <w:tcBorders>
              <w:bottom w:val="single" w:sz="4" w:space="0" w:color="auto"/>
            </w:tcBorders>
          </w:tcPr>
          <w:p w14:paraId="556E6EEA"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23 (0.08, 0.39)**</w:t>
            </w:r>
          </w:p>
        </w:tc>
        <w:tc>
          <w:tcPr>
            <w:tcW w:w="1832" w:type="dxa"/>
            <w:tcBorders>
              <w:bottom w:val="single" w:sz="4" w:space="0" w:color="auto"/>
            </w:tcBorders>
          </w:tcPr>
          <w:p w14:paraId="08A1E712" w14:textId="77777777" w:rsidR="004E19F4" w:rsidRPr="00E049D3" w:rsidRDefault="004E19F4" w:rsidP="00A949FD">
            <w:pPr>
              <w:rPr>
                <w:rFonts w:ascii="Arial" w:hAnsi="Arial" w:cs="Arial"/>
                <w:b/>
                <w:bCs/>
                <w:sz w:val="16"/>
                <w:szCs w:val="16"/>
              </w:rPr>
            </w:pPr>
            <w:r w:rsidRPr="00E049D3">
              <w:rPr>
                <w:rFonts w:ascii="Arial" w:hAnsi="Arial" w:cs="Arial"/>
                <w:b/>
                <w:bCs/>
                <w:sz w:val="16"/>
                <w:szCs w:val="16"/>
              </w:rPr>
              <w:t>0.004 (0.002, 0.01)***</w:t>
            </w:r>
          </w:p>
        </w:tc>
      </w:tr>
      <w:tr w:rsidR="004E19F4" w:rsidRPr="00906604" w14:paraId="099928AC" w14:textId="77777777" w:rsidTr="00A949FD">
        <w:trPr>
          <w:trHeight w:val="23"/>
        </w:trPr>
        <w:tc>
          <w:tcPr>
            <w:tcW w:w="9932" w:type="dxa"/>
            <w:gridSpan w:val="5"/>
            <w:tcBorders>
              <w:top w:val="single" w:sz="4" w:space="0" w:color="auto"/>
              <w:bottom w:val="single" w:sz="4" w:space="0" w:color="auto"/>
            </w:tcBorders>
          </w:tcPr>
          <w:p w14:paraId="5FA9A12D" w14:textId="77777777" w:rsidR="004E19F4" w:rsidRPr="00187343" w:rsidRDefault="004E19F4" w:rsidP="00A949FD">
            <w:pPr>
              <w:rPr>
                <w:rFonts w:ascii="Arial" w:hAnsi="Arial" w:cs="Arial"/>
                <w:b/>
                <w:bCs/>
                <w:sz w:val="16"/>
                <w:szCs w:val="16"/>
              </w:rPr>
            </w:pPr>
            <w:r w:rsidRPr="00187343">
              <w:rPr>
                <w:rFonts w:ascii="Arial" w:hAnsi="Arial" w:cs="Arial"/>
                <w:b/>
                <w:bCs/>
                <w:sz w:val="16"/>
                <w:szCs w:val="16"/>
              </w:rPr>
              <w:t>Sensitivity analysis 2 (n = 1.970)</w:t>
            </w:r>
            <w:r w:rsidRPr="00187343">
              <w:rPr>
                <w:rFonts w:ascii="Arial" w:hAnsi="Arial" w:cs="Arial"/>
                <w:sz w:val="16"/>
                <w:szCs w:val="16"/>
                <w:shd w:val="clear" w:color="auto" w:fill="FFFFFF"/>
                <w:vertAlign w:val="superscript"/>
              </w:rPr>
              <w:t xml:space="preserve"> †</w:t>
            </w:r>
          </w:p>
        </w:tc>
      </w:tr>
      <w:tr w:rsidR="004E19F4" w:rsidRPr="00906604" w14:paraId="40004218" w14:textId="77777777" w:rsidTr="00A949FD">
        <w:trPr>
          <w:trHeight w:val="23"/>
        </w:trPr>
        <w:tc>
          <w:tcPr>
            <w:tcW w:w="2700" w:type="dxa"/>
            <w:tcBorders>
              <w:top w:val="single" w:sz="4" w:space="0" w:color="auto"/>
            </w:tcBorders>
          </w:tcPr>
          <w:p w14:paraId="53BA027C"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w:t>
            </w:r>
          </w:p>
        </w:tc>
        <w:tc>
          <w:tcPr>
            <w:tcW w:w="1710" w:type="dxa"/>
            <w:tcBorders>
              <w:top w:val="single" w:sz="4" w:space="0" w:color="auto"/>
            </w:tcBorders>
          </w:tcPr>
          <w:p w14:paraId="21FE2B23" w14:textId="77777777" w:rsidR="004E19F4" w:rsidRPr="00187343" w:rsidRDefault="004E19F4" w:rsidP="00A949FD">
            <w:pPr>
              <w:rPr>
                <w:rFonts w:ascii="Arial" w:hAnsi="Arial" w:cs="Arial"/>
                <w:sz w:val="16"/>
                <w:szCs w:val="16"/>
              </w:rPr>
            </w:pPr>
            <w:r w:rsidRPr="00187343">
              <w:rPr>
                <w:rFonts w:ascii="Arial" w:hAnsi="Arial" w:cs="Arial"/>
                <w:sz w:val="16"/>
                <w:szCs w:val="16"/>
              </w:rPr>
              <w:t>-0.27 (-2.76, 2.22)</w:t>
            </w:r>
          </w:p>
        </w:tc>
        <w:tc>
          <w:tcPr>
            <w:tcW w:w="1980" w:type="dxa"/>
            <w:tcBorders>
              <w:top w:val="single" w:sz="4" w:space="0" w:color="auto"/>
            </w:tcBorders>
          </w:tcPr>
          <w:p w14:paraId="2EC99A42" w14:textId="77777777" w:rsidR="004E19F4" w:rsidRPr="00187343" w:rsidRDefault="004E19F4" w:rsidP="00A949FD">
            <w:pPr>
              <w:rPr>
                <w:rFonts w:ascii="Arial" w:hAnsi="Arial" w:cs="Arial"/>
                <w:sz w:val="16"/>
                <w:szCs w:val="16"/>
              </w:rPr>
            </w:pPr>
            <w:r>
              <w:rPr>
                <w:rFonts w:ascii="Arial" w:hAnsi="Arial" w:cs="Arial"/>
                <w:sz w:val="16"/>
                <w:szCs w:val="16"/>
              </w:rPr>
              <w:t>-0.21 (-0.45, 0.04)</w:t>
            </w:r>
          </w:p>
        </w:tc>
        <w:tc>
          <w:tcPr>
            <w:tcW w:w="1710" w:type="dxa"/>
            <w:tcBorders>
              <w:top w:val="single" w:sz="4" w:space="0" w:color="auto"/>
            </w:tcBorders>
          </w:tcPr>
          <w:p w14:paraId="072FA6D4" w14:textId="77777777" w:rsidR="004E19F4" w:rsidRPr="00187343" w:rsidRDefault="004E19F4" w:rsidP="00A949FD">
            <w:pPr>
              <w:rPr>
                <w:rFonts w:ascii="Arial" w:hAnsi="Arial" w:cs="Arial"/>
                <w:sz w:val="16"/>
                <w:szCs w:val="16"/>
              </w:rPr>
            </w:pPr>
            <w:r>
              <w:rPr>
                <w:rFonts w:ascii="Arial" w:hAnsi="Arial" w:cs="Arial"/>
                <w:sz w:val="16"/>
                <w:szCs w:val="16"/>
              </w:rPr>
              <w:t>-2.75 (-8.56, 3.06)</w:t>
            </w:r>
          </w:p>
        </w:tc>
        <w:tc>
          <w:tcPr>
            <w:tcW w:w="1832" w:type="dxa"/>
            <w:tcBorders>
              <w:top w:val="single" w:sz="4" w:space="0" w:color="auto"/>
            </w:tcBorders>
          </w:tcPr>
          <w:p w14:paraId="4A1FC61E" w14:textId="77777777" w:rsidR="004E19F4" w:rsidRPr="00187343" w:rsidRDefault="004E19F4" w:rsidP="00A949FD">
            <w:pPr>
              <w:rPr>
                <w:rFonts w:ascii="Arial" w:hAnsi="Arial" w:cs="Arial"/>
                <w:sz w:val="16"/>
                <w:szCs w:val="16"/>
              </w:rPr>
            </w:pPr>
            <w:r>
              <w:rPr>
                <w:rFonts w:ascii="Arial" w:hAnsi="Arial" w:cs="Arial"/>
                <w:sz w:val="16"/>
                <w:szCs w:val="16"/>
              </w:rPr>
              <w:t>-0.02 (-0.10, 0.05)</w:t>
            </w:r>
          </w:p>
        </w:tc>
      </w:tr>
      <w:tr w:rsidR="004E19F4" w:rsidRPr="00906604" w14:paraId="327DF721" w14:textId="77777777" w:rsidTr="00A949FD">
        <w:trPr>
          <w:trHeight w:val="23"/>
        </w:trPr>
        <w:tc>
          <w:tcPr>
            <w:tcW w:w="2700" w:type="dxa"/>
          </w:tcPr>
          <w:p w14:paraId="64F45A5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w:t>
            </w:r>
          </w:p>
        </w:tc>
        <w:tc>
          <w:tcPr>
            <w:tcW w:w="1710" w:type="dxa"/>
          </w:tcPr>
          <w:p w14:paraId="0D3AFB0D" w14:textId="77777777" w:rsidR="004E19F4" w:rsidRPr="00187343" w:rsidRDefault="004E19F4" w:rsidP="00A949FD">
            <w:pPr>
              <w:rPr>
                <w:rFonts w:ascii="Arial" w:hAnsi="Arial" w:cs="Arial"/>
                <w:sz w:val="16"/>
                <w:szCs w:val="16"/>
              </w:rPr>
            </w:pPr>
            <w:r w:rsidRPr="00187343">
              <w:rPr>
                <w:rFonts w:ascii="Arial" w:hAnsi="Arial" w:cs="Arial"/>
                <w:sz w:val="16"/>
                <w:szCs w:val="16"/>
              </w:rPr>
              <w:t>0.06 (-0.33, 0.46)</w:t>
            </w:r>
          </w:p>
        </w:tc>
        <w:tc>
          <w:tcPr>
            <w:tcW w:w="1980" w:type="dxa"/>
          </w:tcPr>
          <w:p w14:paraId="2ABDD8B9" w14:textId="77777777" w:rsidR="004E19F4" w:rsidRPr="00187343" w:rsidRDefault="004E19F4" w:rsidP="00A949FD">
            <w:pPr>
              <w:rPr>
                <w:rFonts w:ascii="Arial" w:hAnsi="Arial" w:cs="Arial"/>
                <w:sz w:val="16"/>
                <w:szCs w:val="16"/>
              </w:rPr>
            </w:pPr>
            <w:r>
              <w:rPr>
                <w:rFonts w:ascii="Arial" w:hAnsi="Arial" w:cs="Arial"/>
                <w:sz w:val="16"/>
                <w:szCs w:val="16"/>
              </w:rPr>
              <w:t>0.03 (-0.01, 0.06)</w:t>
            </w:r>
          </w:p>
        </w:tc>
        <w:tc>
          <w:tcPr>
            <w:tcW w:w="1710" w:type="dxa"/>
          </w:tcPr>
          <w:p w14:paraId="502FF11F" w14:textId="77777777" w:rsidR="004E19F4" w:rsidRPr="00187343" w:rsidRDefault="004E19F4" w:rsidP="00A949FD">
            <w:pPr>
              <w:rPr>
                <w:rFonts w:ascii="Arial" w:hAnsi="Arial" w:cs="Arial"/>
                <w:sz w:val="16"/>
                <w:szCs w:val="16"/>
              </w:rPr>
            </w:pPr>
            <w:r>
              <w:rPr>
                <w:rFonts w:ascii="Arial" w:hAnsi="Arial" w:cs="Arial"/>
                <w:sz w:val="16"/>
                <w:szCs w:val="16"/>
              </w:rPr>
              <w:t>0.50 (-0.33, 1.32)</w:t>
            </w:r>
          </w:p>
        </w:tc>
        <w:tc>
          <w:tcPr>
            <w:tcW w:w="1832" w:type="dxa"/>
          </w:tcPr>
          <w:p w14:paraId="5A4209C7" w14:textId="77777777" w:rsidR="004E19F4" w:rsidRPr="00187343" w:rsidRDefault="004E19F4" w:rsidP="00A949FD">
            <w:pPr>
              <w:rPr>
                <w:rFonts w:ascii="Arial" w:hAnsi="Arial" w:cs="Arial"/>
                <w:sz w:val="16"/>
                <w:szCs w:val="16"/>
              </w:rPr>
            </w:pPr>
            <w:r>
              <w:rPr>
                <w:rFonts w:ascii="Arial" w:hAnsi="Arial" w:cs="Arial"/>
                <w:sz w:val="16"/>
                <w:szCs w:val="16"/>
              </w:rPr>
              <w:t>-0.005 (-0.005, 0.015)</w:t>
            </w:r>
          </w:p>
        </w:tc>
      </w:tr>
      <w:tr w:rsidR="004E19F4" w:rsidRPr="00906604" w14:paraId="43314113" w14:textId="77777777" w:rsidTr="00A949FD">
        <w:trPr>
          <w:trHeight w:val="23"/>
        </w:trPr>
        <w:tc>
          <w:tcPr>
            <w:tcW w:w="2700" w:type="dxa"/>
          </w:tcPr>
          <w:p w14:paraId="257E6CAE"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 xml:space="preserve">Years since last birth </w:t>
            </w:r>
          </w:p>
        </w:tc>
        <w:tc>
          <w:tcPr>
            <w:tcW w:w="1710" w:type="dxa"/>
          </w:tcPr>
          <w:p w14:paraId="7E1C11D2" w14:textId="77777777" w:rsidR="004E19F4" w:rsidRPr="00187343" w:rsidRDefault="004E19F4" w:rsidP="00A949FD">
            <w:pPr>
              <w:rPr>
                <w:rFonts w:ascii="Arial" w:hAnsi="Arial" w:cs="Arial"/>
                <w:sz w:val="16"/>
                <w:szCs w:val="16"/>
              </w:rPr>
            </w:pPr>
            <w:r w:rsidRPr="00187343">
              <w:rPr>
                <w:rFonts w:ascii="Arial" w:hAnsi="Arial" w:cs="Arial"/>
                <w:sz w:val="16"/>
                <w:szCs w:val="16"/>
              </w:rPr>
              <w:t>-0.01 (-0.11, 0.08)</w:t>
            </w:r>
          </w:p>
        </w:tc>
        <w:tc>
          <w:tcPr>
            <w:tcW w:w="1980" w:type="dxa"/>
          </w:tcPr>
          <w:p w14:paraId="15E4917D" w14:textId="77777777" w:rsidR="004E19F4" w:rsidRPr="00187343" w:rsidRDefault="004E19F4" w:rsidP="00A949FD">
            <w:pPr>
              <w:rPr>
                <w:rFonts w:ascii="Arial" w:hAnsi="Arial" w:cs="Arial"/>
                <w:sz w:val="16"/>
                <w:szCs w:val="16"/>
              </w:rPr>
            </w:pPr>
            <w:r>
              <w:rPr>
                <w:rFonts w:ascii="Arial" w:hAnsi="Arial" w:cs="Arial"/>
                <w:sz w:val="16"/>
                <w:szCs w:val="16"/>
              </w:rPr>
              <w:t>-0.002 (-0.01, 0.01)</w:t>
            </w:r>
          </w:p>
        </w:tc>
        <w:tc>
          <w:tcPr>
            <w:tcW w:w="1710" w:type="dxa"/>
          </w:tcPr>
          <w:p w14:paraId="7CAE26F9" w14:textId="77777777" w:rsidR="004E19F4" w:rsidRPr="00187343" w:rsidRDefault="004E19F4" w:rsidP="00A949FD">
            <w:pPr>
              <w:rPr>
                <w:rFonts w:ascii="Arial" w:hAnsi="Arial" w:cs="Arial"/>
                <w:sz w:val="16"/>
                <w:szCs w:val="16"/>
              </w:rPr>
            </w:pPr>
            <w:r>
              <w:rPr>
                <w:rFonts w:ascii="Arial" w:hAnsi="Arial" w:cs="Arial"/>
                <w:sz w:val="16"/>
                <w:szCs w:val="16"/>
              </w:rPr>
              <w:t>-0.02 (-0.32, 0.27)</w:t>
            </w:r>
          </w:p>
        </w:tc>
        <w:tc>
          <w:tcPr>
            <w:tcW w:w="1832" w:type="dxa"/>
          </w:tcPr>
          <w:p w14:paraId="401A11FF" w14:textId="77777777" w:rsidR="004E19F4" w:rsidRPr="00187343" w:rsidRDefault="004E19F4" w:rsidP="00A949FD">
            <w:pPr>
              <w:rPr>
                <w:rFonts w:ascii="Arial" w:hAnsi="Arial" w:cs="Arial"/>
                <w:sz w:val="16"/>
                <w:szCs w:val="16"/>
              </w:rPr>
            </w:pPr>
            <w:r>
              <w:rPr>
                <w:rFonts w:ascii="Arial" w:hAnsi="Arial" w:cs="Arial"/>
                <w:sz w:val="16"/>
                <w:szCs w:val="16"/>
              </w:rPr>
              <w:t>0.001 (-0.003, 0.004)</w:t>
            </w:r>
          </w:p>
        </w:tc>
      </w:tr>
      <w:tr w:rsidR="004E19F4" w:rsidRPr="00906604" w14:paraId="79DB3092" w14:textId="77777777" w:rsidTr="00A949FD">
        <w:trPr>
          <w:trHeight w:val="23"/>
        </w:trPr>
        <w:tc>
          <w:tcPr>
            <w:tcW w:w="2700" w:type="dxa"/>
          </w:tcPr>
          <w:p w14:paraId="539A3CC9"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linear) x years since last live birth</w:t>
            </w:r>
          </w:p>
        </w:tc>
        <w:tc>
          <w:tcPr>
            <w:tcW w:w="1710" w:type="dxa"/>
          </w:tcPr>
          <w:p w14:paraId="5F1ABE6A" w14:textId="77777777" w:rsidR="004E19F4" w:rsidRPr="00187343" w:rsidRDefault="004E19F4" w:rsidP="00A949FD">
            <w:pPr>
              <w:rPr>
                <w:rFonts w:ascii="Arial" w:hAnsi="Arial" w:cs="Arial"/>
                <w:sz w:val="16"/>
                <w:szCs w:val="16"/>
              </w:rPr>
            </w:pPr>
            <w:r w:rsidRPr="00187343">
              <w:rPr>
                <w:rFonts w:ascii="Arial" w:hAnsi="Arial" w:cs="Arial"/>
                <w:sz w:val="16"/>
                <w:szCs w:val="16"/>
              </w:rPr>
              <w:t>0.005 (-0.07, 0.08)</w:t>
            </w:r>
          </w:p>
        </w:tc>
        <w:tc>
          <w:tcPr>
            <w:tcW w:w="1980" w:type="dxa"/>
          </w:tcPr>
          <w:p w14:paraId="2007C8B8" w14:textId="77777777" w:rsidR="004E19F4" w:rsidRPr="00187343" w:rsidRDefault="004E19F4" w:rsidP="00A949FD">
            <w:pPr>
              <w:rPr>
                <w:rFonts w:ascii="Arial" w:hAnsi="Arial" w:cs="Arial"/>
                <w:sz w:val="16"/>
                <w:szCs w:val="16"/>
              </w:rPr>
            </w:pPr>
            <w:r>
              <w:rPr>
                <w:rFonts w:ascii="Arial" w:hAnsi="Arial" w:cs="Arial"/>
                <w:sz w:val="16"/>
                <w:szCs w:val="16"/>
              </w:rPr>
              <w:t>0.004 (-0.002, 0.01)</w:t>
            </w:r>
          </w:p>
        </w:tc>
        <w:tc>
          <w:tcPr>
            <w:tcW w:w="1710" w:type="dxa"/>
          </w:tcPr>
          <w:p w14:paraId="65ABF702" w14:textId="77777777" w:rsidR="004E19F4" w:rsidRPr="00187343" w:rsidRDefault="004E19F4" w:rsidP="00A949FD">
            <w:pPr>
              <w:rPr>
                <w:rFonts w:ascii="Arial" w:hAnsi="Arial" w:cs="Arial"/>
                <w:sz w:val="16"/>
                <w:szCs w:val="16"/>
              </w:rPr>
            </w:pPr>
            <w:r>
              <w:rPr>
                <w:rFonts w:ascii="Arial" w:hAnsi="Arial" w:cs="Arial"/>
                <w:sz w:val="16"/>
                <w:szCs w:val="16"/>
              </w:rPr>
              <w:t>0.07 (-0.10, 0.24)</w:t>
            </w:r>
          </w:p>
        </w:tc>
        <w:tc>
          <w:tcPr>
            <w:tcW w:w="1832" w:type="dxa"/>
          </w:tcPr>
          <w:p w14:paraId="11300276" w14:textId="77777777" w:rsidR="004E19F4" w:rsidRPr="00187343" w:rsidRDefault="004E19F4" w:rsidP="00A949FD">
            <w:pPr>
              <w:rPr>
                <w:rFonts w:ascii="Arial" w:hAnsi="Arial" w:cs="Arial"/>
                <w:sz w:val="16"/>
                <w:szCs w:val="16"/>
              </w:rPr>
            </w:pPr>
            <w:r>
              <w:rPr>
                <w:rFonts w:ascii="Arial" w:hAnsi="Arial" w:cs="Arial"/>
                <w:sz w:val="16"/>
                <w:szCs w:val="16"/>
              </w:rPr>
              <w:t>0.0003 (-0.002, 0.002)</w:t>
            </w:r>
          </w:p>
        </w:tc>
      </w:tr>
      <w:tr w:rsidR="004E19F4" w:rsidRPr="00906604" w14:paraId="1F67CA54" w14:textId="77777777" w:rsidTr="00A949FD">
        <w:trPr>
          <w:trHeight w:val="23"/>
        </w:trPr>
        <w:tc>
          <w:tcPr>
            <w:tcW w:w="2700" w:type="dxa"/>
            <w:tcBorders>
              <w:bottom w:val="single" w:sz="4" w:space="0" w:color="auto"/>
            </w:tcBorders>
          </w:tcPr>
          <w:p w14:paraId="68E34AB8" w14:textId="77777777" w:rsidR="004E19F4" w:rsidRPr="00187343" w:rsidRDefault="004E19F4" w:rsidP="00A949FD">
            <w:pPr>
              <w:ind w:left="160"/>
              <w:rPr>
                <w:rFonts w:ascii="Arial" w:hAnsi="Arial" w:cs="Arial"/>
                <w:sz w:val="16"/>
                <w:szCs w:val="16"/>
              </w:rPr>
            </w:pPr>
            <w:r w:rsidRPr="00187343">
              <w:rPr>
                <w:rFonts w:ascii="Arial" w:hAnsi="Arial" w:cs="Arial"/>
                <w:sz w:val="16"/>
                <w:szCs w:val="16"/>
              </w:rPr>
              <w:t>Live births (quadratic) x years since last live birth</w:t>
            </w:r>
          </w:p>
        </w:tc>
        <w:tc>
          <w:tcPr>
            <w:tcW w:w="1710" w:type="dxa"/>
            <w:tcBorders>
              <w:bottom w:val="single" w:sz="4" w:space="0" w:color="auto"/>
            </w:tcBorders>
          </w:tcPr>
          <w:p w14:paraId="72B67472" w14:textId="77777777" w:rsidR="004E19F4" w:rsidRPr="00187343" w:rsidRDefault="004E19F4" w:rsidP="00A949FD">
            <w:pPr>
              <w:rPr>
                <w:rFonts w:ascii="Arial" w:hAnsi="Arial" w:cs="Arial"/>
                <w:sz w:val="16"/>
                <w:szCs w:val="16"/>
              </w:rPr>
            </w:pPr>
            <w:r w:rsidRPr="00187343">
              <w:rPr>
                <w:rFonts w:ascii="Arial" w:hAnsi="Arial" w:cs="Arial"/>
                <w:sz w:val="16"/>
                <w:szCs w:val="16"/>
              </w:rPr>
              <w:t>-0.001 (-0.01, 0.01)</w:t>
            </w:r>
          </w:p>
        </w:tc>
        <w:tc>
          <w:tcPr>
            <w:tcW w:w="1980" w:type="dxa"/>
            <w:tcBorders>
              <w:bottom w:val="single" w:sz="4" w:space="0" w:color="auto"/>
            </w:tcBorders>
          </w:tcPr>
          <w:p w14:paraId="5C9E2010" w14:textId="77777777" w:rsidR="004E19F4" w:rsidRPr="00187343" w:rsidRDefault="004E19F4" w:rsidP="00A949FD">
            <w:pPr>
              <w:rPr>
                <w:rFonts w:ascii="Arial" w:hAnsi="Arial" w:cs="Arial"/>
                <w:sz w:val="16"/>
                <w:szCs w:val="16"/>
              </w:rPr>
            </w:pPr>
            <w:r>
              <w:rPr>
                <w:rFonts w:ascii="Arial" w:hAnsi="Arial" w:cs="Arial"/>
                <w:sz w:val="16"/>
                <w:szCs w:val="16"/>
              </w:rPr>
              <w:t>-0.001 (-0.002, 0.000)</w:t>
            </w:r>
          </w:p>
        </w:tc>
        <w:tc>
          <w:tcPr>
            <w:tcW w:w="1710" w:type="dxa"/>
            <w:tcBorders>
              <w:bottom w:val="single" w:sz="4" w:space="0" w:color="auto"/>
            </w:tcBorders>
          </w:tcPr>
          <w:p w14:paraId="39410052" w14:textId="77777777" w:rsidR="004E19F4" w:rsidRPr="00187343" w:rsidRDefault="004E19F4" w:rsidP="00A949FD">
            <w:pPr>
              <w:rPr>
                <w:rFonts w:ascii="Arial" w:hAnsi="Arial" w:cs="Arial"/>
                <w:sz w:val="16"/>
                <w:szCs w:val="16"/>
              </w:rPr>
            </w:pPr>
            <w:r>
              <w:rPr>
                <w:rFonts w:ascii="Arial" w:hAnsi="Arial" w:cs="Arial"/>
                <w:sz w:val="16"/>
                <w:szCs w:val="16"/>
              </w:rPr>
              <w:t>-0.01 (-0.04, 0.01)</w:t>
            </w:r>
          </w:p>
        </w:tc>
        <w:tc>
          <w:tcPr>
            <w:tcW w:w="1832" w:type="dxa"/>
            <w:tcBorders>
              <w:bottom w:val="single" w:sz="4" w:space="0" w:color="auto"/>
            </w:tcBorders>
          </w:tcPr>
          <w:p w14:paraId="0DB622F5" w14:textId="77777777" w:rsidR="004E19F4" w:rsidRPr="00187343" w:rsidRDefault="004E19F4" w:rsidP="00A949FD">
            <w:pPr>
              <w:rPr>
                <w:rFonts w:ascii="Arial" w:hAnsi="Arial" w:cs="Arial"/>
                <w:sz w:val="16"/>
                <w:szCs w:val="16"/>
              </w:rPr>
            </w:pPr>
            <w:r>
              <w:rPr>
                <w:rFonts w:ascii="Arial" w:hAnsi="Arial" w:cs="Arial"/>
                <w:sz w:val="16"/>
                <w:szCs w:val="16"/>
              </w:rPr>
              <w:t>-0.0001 (-0.0004, 0.0002)</w:t>
            </w:r>
          </w:p>
        </w:tc>
      </w:tr>
    </w:tbl>
    <w:p w14:paraId="6BC9AA44"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3295E3EC" w14:textId="77777777" w:rsidR="004E19F4" w:rsidRDefault="004E19F4" w:rsidP="004E19F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p w14:paraId="3B5599E5" w14:textId="77777777" w:rsidR="004E19F4" w:rsidRDefault="004E19F4" w:rsidP="004E19F4">
      <w:pPr>
        <w:shd w:val="clear" w:color="auto" w:fill="FFFFFF"/>
        <w:spacing w:line="240" w:lineRule="auto"/>
        <w:rPr>
          <w:b/>
          <w:bCs/>
          <w:sz w:val="16"/>
          <w:szCs w:val="16"/>
        </w:rPr>
      </w:pPr>
    </w:p>
    <w:p w14:paraId="5DFDB2C4" w14:textId="77777777" w:rsidR="004E19F4" w:rsidRDefault="004E19F4" w:rsidP="004E19F4">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455B3A54" w14:textId="77777777" w:rsidR="005133A4" w:rsidRPr="00906604" w:rsidRDefault="005133A4" w:rsidP="00906604">
      <w:pPr>
        <w:shd w:val="clear" w:color="auto" w:fill="FFFFFF"/>
        <w:spacing w:line="240" w:lineRule="auto"/>
        <w:rPr>
          <w:b/>
          <w:bCs/>
          <w:sz w:val="16"/>
          <w:szCs w:val="16"/>
        </w:rPr>
      </w:pPr>
    </w:p>
    <w:sectPr w:rsidR="005133A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Talia Shirazi" w:date="2020-09-24T18:43:00Z" w:initials="TS">
    <w:p w14:paraId="7AC72BF0" w14:textId="2106582D" w:rsidR="00236A18" w:rsidRDefault="00236A18">
      <w:pPr>
        <w:pStyle w:val="CommentText"/>
      </w:pPr>
      <w:r>
        <w:rPr>
          <w:rStyle w:val="CommentReference"/>
        </w:rPr>
        <w:annotationRef/>
      </w:r>
      <w:r>
        <w:t>Waylon’s dissertation chapter</w:t>
      </w:r>
    </w:p>
  </w:comment>
  <w:comment w:id="9" w:author="Talia Shirazi" w:date="2020-10-08T19:47:00Z" w:initials="TS">
    <w:p w14:paraId="7EB9E882" w14:textId="153D0BF7" w:rsidR="00236A18" w:rsidRDefault="00236A18">
      <w:pPr>
        <w:pStyle w:val="CommentText"/>
      </w:pPr>
      <w:r>
        <w:rPr>
          <w:rStyle w:val="CommentReference"/>
        </w:rPr>
        <w:annotationRef/>
      </w:r>
      <w:proofErr w:type="spellStart"/>
      <w:r>
        <w:t>Tbd</w:t>
      </w:r>
      <w:proofErr w:type="spellEnd"/>
      <w:r>
        <w:t xml:space="preserve"> on whether we can still have pre and </w:t>
      </w:r>
      <w:proofErr w:type="spellStart"/>
      <w:r>
        <w:t>post menopausal</w:t>
      </w:r>
      <w:proofErr w:type="spellEnd"/>
      <w:r>
        <w:t xml:space="preserve"> women on same graph</w:t>
      </w:r>
    </w:p>
  </w:comment>
  <w:comment w:id="13" w:author="Talia Shirazi" w:date="2020-10-08T20:00:00Z" w:initials="TS">
    <w:p w14:paraId="31668311" w14:textId="3335ACA8" w:rsidR="00875CA4" w:rsidRDefault="00875CA4">
      <w:pPr>
        <w:pStyle w:val="CommentText"/>
      </w:pPr>
      <w:r>
        <w:rPr>
          <w:rStyle w:val="CommentReference"/>
        </w:rPr>
        <w:annotationRef/>
      </w:r>
      <w:r>
        <w:t>HERE AND BELOW --- FIX</w:t>
      </w:r>
    </w:p>
  </w:comment>
  <w:comment w:id="27" w:author="Hastings, Waylon James" w:date="2020-10-05T13:08:00Z" w:initials="HWJ">
    <w:p w14:paraId="259507C7" w14:textId="2219B6EB" w:rsidR="00236A18" w:rsidRDefault="00236A18">
      <w:pPr>
        <w:pStyle w:val="CommentText"/>
      </w:pPr>
      <w:r>
        <w:rPr>
          <w:rStyle w:val="CommentReference"/>
        </w:rPr>
        <w:annotationRef/>
      </w:r>
      <w:r>
        <w:t xml:space="preserve">Can one just </w:t>
      </w:r>
      <w:proofErr w:type="gramStart"/>
      <w:r>
        <w:t>say</w:t>
      </w:r>
      <w:proofErr w:type="gramEnd"/>
      <w:r>
        <w:t xml:space="preserve"> “during the reproductive stage”? If </w:t>
      </w:r>
      <w:proofErr w:type="gramStart"/>
      <w:r>
        <w:t>so</w:t>
      </w:r>
      <w:proofErr w:type="gramEnd"/>
      <w:r>
        <w:t xml:space="preserve"> I think it sounds better that way. </w:t>
      </w:r>
    </w:p>
  </w:comment>
  <w:comment w:id="31" w:author="Hastings, Waylon James" w:date="2020-10-05T13:03:00Z" w:initials="HWJ">
    <w:p w14:paraId="40599C43" w14:textId="75094B1E" w:rsidR="00236A18" w:rsidRPr="005D5727" w:rsidRDefault="00236A18" w:rsidP="005D5727">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Atwood, C. S., &amp; Bowen, R. L. (2011). The reproductive-cell cycle theory of aging: an update. </w:t>
      </w:r>
      <w:r w:rsidRPr="002553B0">
        <w:rPr>
          <w:rFonts w:eastAsia="Times New Roman"/>
          <w:i/>
          <w:iCs/>
          <w:color w:val="222222"/>
          <w:sz w:val="20"/>
          <w:szCs w:val="20"/>
          <w:shd w:val="clear" w:color="auto" w:fill="FFFFFF"/>
          <w:lang w:val="en-US"/>
        </w:rPr>
        <w:t>Experimental gerontology</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46</w:t>
      </w:r>
      <w:r w:rsidRPr="002553B0">
        <w:rPr>
          <w:rFonts w:eastAsia="Times New Roman"/>
          <w:color w:val="222222"/>
          <w:sz w:val="20"/>
          <w:szCs w:val="20"/>
          <w:shd w:val="clear" w:color="auto" w:fill="FFFFFF"/>
          <w:lang w:val="en-US"/>
        </w:rPr>
        <w:t>(2-3), 100-107.</w:t>
      </w:r>
    </w:p>
  </w:comment>
  <w:comment w:id="50" w:author="Hastings, Waylon James" w:date="2020-10-05T13:01:00Z" w:initials="HWJ">
    <w:p w14:paraId="2399FD58" w14:textId="77777777" w:rsidR="00236A18" w:rsidRPr="002553B0" w:rsidRDefault="00236A18" w:rsidP="002553B0">
      <w:pPr>
        <w:rPr>
          <w:rFonts w:ascii="Times New Roman" w:eastAsia="Times New Roman" w:hAnsi="Times New Roman" w:cs="Times New Roman"/>
          <w:sz w:val="24"/>
          <w:szCs w:val="24"/>
          <w:lang w:val="en-US"/>
        </w:rPr>
      </w:pPr>
      <w:r>
        <w:rPr>
          <w:rStyle w:val="CommentReference"/>
        </w:rPr>
        <w:annotationRef/>
      </w:r>
      <w:r w:rsidRPr="002553B0">
        <w:rPr>
          <w:rFonts w:eastAsia="Times New Roman"/>
          <w:color w:val="222222"/>
          <w:sz w:val="20"/>
          <w:szCs w:val="20"/>
          <w:shd w:val="clear" w:color="auto" w:fill="FFFFFF"/>
          <w:lang w:val="en-US"/>
        </w:rPr>
        <w:t xml:space="preserve">Levine, M. E., Lu, A. T., Chen, B. H., Hernandez, D. G., Singleton, A. B., </w:t>
      </w:r>
      <w:proofErr w:type="spellStart"/>
      <w:r w:rsidRPr="002553B0">
        <w:rPr>
          <w:rFonts w:eastAsia="Times New Roman"/>
          <w:color w:val="222222"/>
          <w:sz w:val="20"/>
          <w:szCs w:val="20"/>
          <w:shd w:val="clear" w:color="auto" w:fill="FFFFFF"/>
          <w:lang w:val="en-US"/>
        </w:rPr>
        <w:t>Ferrucci</w:t>
      </w:r>
      <w:proofErr w:type="spellEnd"/>
      <w:r w:rsidRPr="002553B0">
        <w:rPr>
          <w:rFonts w:eastAsia="Times New Roman"/>
          <w:color w:val="222222"/>
          <w:sz w:val="20"/>
          <w:szCs w:val="20"/>
          <w:shd w:val="clear" w:color="auto" w:fill="FFFFFF"/>
          <w:lang w:val="en-US"/>
        </w:rPr>
        <w:t>, L., ... &amp; Kusters, C. D. (2016). Menopause accelerates biological aging. </w:t>
      </w:r>
      <w:r w:rsidRPr="002553B0">
        <w:rPr>
          <w:rFonts w:eastAsia="Times New Roman"/>
          <w:i/>
          <w:iCs/>
          <w:color w:val="222222"/>
          <w:sz w:val="20"/>
          <w:szCs w:val="20"/>
          <w:shd w:val="clear" w:color="auto" w:fill="FFFFFF"/>
          <w:lang w:val="en-US"/>
        </w:rPr>
        <w:t>Proceedings of the National Academy of Sciences</w:t>
      </w:r>
      <w:r w:rsidRPr="002553B0">
        <w:rPr>
          <w:rFonts w:eastAsia="Times New Roman"/>
          <w:color w:val="222222"/>
          <w:sz w:val="20"/>
          <w:szCs w:val="20"/>
          <w:shd w:val="clear" w:color="auto" w:fill="FFFFFF"/>
          <w:lang w:val="en-US"/>
        </w:rPr>
        <w:t>, </w:t>
      </w:r>
      <w:r w:rsidRPr="002553B0">
        <w:rPr>
          <w:rFonts w:eastAsia="Times New Roman"/>
          <w:i/>
          <w:iCs/>
          <w:color w:val="222222"/>
          <w:sz w:val="20"/>
          <w:szCs w:val="20"/>
          <w:shd w:val="clear" w:color="auto" w:fill="FFFFFF"/>
          <w:lang w:val="en-US"/>
        </w:rPr>
        <w:t>113</w:t>
      </w:r>
      <w:r w:rsidRPr="002553B0">
        <w:rPr>
          <w:rFonts w:eastAsia="Times New Roman"/>
          <w:color w:val="222222"/>
          <w:sz w:val="20"/>
          <w:szCs w:val="20"/>
          <w:shd w:val="clear" w:color="auto" w:fill="FFFFFF"/>
          <w:lang w:val="en-US"/>
        </w:rPr>
        <w:t>(33), 9327-9332.</w:t>
      </w:r>
    </w:p>
    <w:p w14:paraId="33AB39F5" w14:textId="4ADB4ADD" w:rsidR="00236A18" w:rsidRDefault="00236A18">
      <w:pPr>
        <w:pStyle w:val="CommentText"/>
      </w:pPr>
    </w:p>
  </w:comment>
  <w:comment w:id="62" w:author="Hastings, Waylon James" w:date="2020-10-05T14:46:00Z" w:initials="HWJ">
    <w:p w14:paraId="055105C1" w14:textId="12E6B2F4" w:rsidR="00236A18" w:rsidRDefault="00236A18">
      <w:pPr>
        <w:pStyle w:val="CommentText"/>
      </w:pPr>
      <w:r>
        <w:rPr>
          <w:rStyle w:val="CommentReference"/>
        </w:rPr>
        <w:annotationRef/>
      </w:r>
      <w:r>
        <w:t xml:space="preserve">If we do this direction there will probably need to be some restructuring with the </w:t>
      </w:r>
      <w:proofErr w:type="gramStart"/>
      <w:r>
        <w:t>discussion as a whole, but</w:t>
      </w:r>
      <w:proofErr w:type="gramEnd"/>
      <w:r>
        <w:t xml:space="preserve"> I think this is a solid start. </w:t>
      </w:r>
    </w:p>
  </w:comment>
  <w:comment w:id="73" w:author="Hastings, Waylon James" w:date="2020-10-08T11:24:00Z" w:initials="HWJ">
    <w:p w14:paraId="7C72B652" w14:textId="06D2458E" w:rsidR="00236A18" w:rsidRDefault="00236A18">
      <w:pPr>
        <w:pStyle w:val="CommentText"/>
      </w:pPr>
      <w:r>
        <w:rPr>
          <w:rStyle w:val="CommentReference"/>
        </w:rPr>
        <w:annotationRef/>
      </w:r>
      <w:r>
        <w:t>This graph will probably need to be reproduced using the new variables LM/HD/KDM/AL_resid2_premeno and LM/HD/KDM/</w:t>
      </w:r>
      <w:proofErr w:type="spellStart"/>
      <w:r>
        <w:t>AL_resid_postmeno</w:t>
      </w:r>
      <w:proofErr w:type="spellEnd"/>
    </w:p>
  </w:comment>
  <w:comment w:id="74" w:author="Talia Shirazi" w:date="2020-10-08T19:54:00Z" w:initials="TS">
    <w:p w14:paraId="5D8167EA" w14:textId="340CB854" w:rsidR="00236A18" w:rsidRDefault="00236A18">
      <w:pPr>
        <w:pStyle w:val="CommentText"/>
      </w:pPr>
      <w:r>
        <w:rPr>
          <w:rStyle w:val="CommentReference"/>
        </w:rPr>
        <w:annotationRef/>
      </w:r>
      <w:r>
        <w:t xml:space="preserve">Yeah and </w:t>
      </w:r>
      <w:proofErr w:type="gramStart"/>
      <w:r>
        <w:t>I’m</w:t>
      </w:r>
      <w:proofErr w:type="gramEnd"/>
      <w:r>
        <w:t xml:space="preserve"> now actually not so sure we can have pre and postmenopausal women in the same figures unfortunately</w:t>
      </w:r>
    </w:p>
  </w:comment>
  <w:comment w:id="101" w:author="Talia Shirazi" w:date="2020-09-30T11:27:00Z" w:initials="TS">
    <w:p w14:paraId="6E1187AF" w14:textId="276C2803" w:rsidR="00236A18" w:rsidRDefault="00236A18">
      <w:pPr>
        <w:pStyle w:val="CommentText"/>
      </w:pPr>
      <w:r>
        <w:rPr>
          <w:rStyle w:val="CommentReference"/>
        </w:rPr>
        <w:annotationRef/>
      </w:r>
      <w:r>
        <w:t>Talia to double check this weirdness</w:t>
      </w:r>
    </w:p>
  </w:comment>
  <w:comment w:id="102" w:author="Hastings, Waylon James" w:date="2020-10-05T11:59:00Z" w:initials="HWJ">
    <w:p w14:paraId="0823E51E" w14:textId="5916AF21" w:rsidR="00236A18" w:rsidRDefault="00236A18">
      <w:pPr>
        <w:pStyle w:val="CommentText"/>
      </w:pPr>
      <w:r>
        <w:rPr>
          <w:rStyle w:val="CommentReference"/>
        </w:rPr>
        <w:annotationRef/>
      </w:r>
      <w:r>
        <w:t xml:space="preserve">Must have just been a division mistake. The counts for these are right but the percentages are wro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7EB9E882" w15:done="0"/>
  <w15:commentEx w15:paraId="31668311" w15:done="0"/>
  <w15:commentEx w15:paraId="259507C7" w15:done="0"/>
  <w15:commentEx w15:paraId="40599C43" w15:done="0"/>
  <w15:commentEx w15:paraId="33AB39F5" w15:done="0"/>
  <w15:commentEx w15:paraId="055105C1" w15:done="0"/>
  <w15:commentEx w15:paraId="7C72B652" w15:done="0"/>
  <w15:commentEx w15:paraId="5D8167EA" w15:paraIdParent="7C72B652" w15:done="0"/>
  <w15:commentEx w15:paraId="6E1187AF" w15:done="0"/>
  <w15:commentEx w15:paraId="0823E51E" w15:paraIdParent="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29EB6C" w16cex:dateUtc="2020-10-08T23:47:00Z"/>
  <w16cex:commentExtensible w16cex:durableId="2329EE49" w16cex:dateUtc="2020-10-09T00:00:00Z"/>
  <w16cex:commentExtensible w16cex:durableId="2329ED13" w16cex:dateUtc="2020-10-08T23:54: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7EB9E882" w16cid:durableId="2329EB6C"/>
  <w16cid:commentId w16cid:paraId="31668311" w16cid:durableId="2329EE49"/>
  <w16cid:commentId w16cid:paraId="259507C7" w16cid:durableId="23259931"/>
  <w16cid:commentId w16cid:paraId="40599C43" w16cid:durableId="2325980A"/>
  <w16cid:commentId w16cid:paraId="33AB39F5" w16cid:durableId="232597A5"/>
  <w16cid:commentId w16cid:paraId="055105C1" w16cid:durableId="2325B029"/>
  <w16cid:commentId w16cid:paraId="7C72B652" w16cid:durableId="23297568"/>
  <w16cid:commentId w16cid:paraId="5D8167EA" w16cid:durableId="2329ED13"/>
  <w16cid:commentId w16cid:paraId="6E1187AF" w16cid:durableId="231EEA05"/>
  <w16cid:commentId w16cid:paraId="0823E51E" w16cid:durableId="232589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1DD821" w14:textId="77777777" w:rsidR="007D6E85" w:rsidRDefault="007D6E85">
      <w:pPr>
        <w:spacing w:line="240" w:lineRule="auto"/>
      </w:pPr>
      <w:r>
        <w:separator/>
      </w:r>
    </w:p>
  </w:endnote>
  <w:endnote w:type="continuationSeparator" w:id="0">
    <w:p w14:paraId="0A6C5984" w14:textId="77777777" w:rsidR="007D6E85" w:rsidRDefault="007D6E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0D256E" w14:textId="77777777" w:rsidR="00236A18" w:rsidRDefault="00236A1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236A18" w:rsidRDefault="00236A1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236A18" w:rsidRDefault="00236A1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E64FEF1" w14:textId="77777777" w:rsidR="00236A18" w:rsidRDefault="00236A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85D1A1" w14:textId="77777777" w:rsidR="007D6E85" w:rsidRDefault="007D6E85">
      <w:pPr>
        <w:spacing w:line="240" w:lineRule="auto"/>
      </w:pPr>
      <w:r>
        <w:separator/>
      </w:r>
    </w:p>
  </w:footnote>
  <w:footnote w:type="continuationSeparator" w:id="0">
    <w:p w14:paraId="468F585C" w14:textId="77777777" w:rsidR="007D6E85" w:rsidRDefault="007D6E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14F7C8" w14:textId="77777777" w:rsidR="00236A18" w:rsidRDefault="00236A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236A18" w:rsidRDefault="00236A1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236A18" w:rsidRDefault="00236A1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519F5" w14:textId="77777777" w:rsidR="00236A18" w:rsidRDefault="00236A18">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rson w15:author="Hastings, Waylon James">
    <w15:presenceInfo w15:providerId="AD" w15:userId="S::wjh180@psu.edu::bf2e3626-1fee-44e7-8510-c0dcc3c701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36EC4"/>
    <w:rsid w:val="0005043F"/>
    <w:rsid w:val="00051983"/>
    <w:rsid w:val="000735DE"/>
    <w:rsid w:val="00093C28"/>
    <w:rsid w:val="000A073E"/>
    <w:rsid w:val="000A10F1"/>
    <w:rsid w:val="000A6964"/>
    <w:rsid w:val="000D5CC4"/>
    <w:rsid w:val="00153F2E"/>
    <w:rsid w:val="0016249C"/>
    <w:rsid w:val="00163D8F"/>
    <w:rsid w:val="00176751"/>
    <w:rsid w:val="001B00C3"/>
    <w:rsid w:val="001D4FCD"/>
    <w:rsid w:val="00236A18"/>
    <w:rsid w:val="00254B2C"/>
    <w:rsid w:val="002553B0"/>
    <w:rsid w:val="0025744F"/>
    <w:rsid w:val="00267581"/>
    <w:rsid w:val="002679A8"/>
    <w:rsid w:val="002732C1"/>
    <w:rsid w:val="002764C5"/>
    <w:rsid w:val="00294B8F"/>
    <w:rsid w:val="002B4C5F"/>
    <w:rsid w:val="002C57DC"/>
    <w:rsid w:val="002C760A"/>
    <w:rsid w:val="002D3166"/>
    <w:rsid w:val="00313AD3"/>
    <w:rsid w:val="00335A64"/>
    <w:rsid w:val="00343A24"/>
    <w:rsid w:val="003555C2"/>
    <w:rsid w:val="003811F0"/>
    <w:rsid w:val="003A2854"/>
    <w:rsid w:val="003D5ACF"/>
    <w:rsid w:val="003E255F"/>
    <w:rsid w:val="0043189C"/>
    <w:rsid w:val="0045481D"/>
    <w:rsid w:val="004E19F4"/>
    <w:rsid w:val="004F4AC4"/>
    <w:rsid w:val="005133A4"/>
    <w:rsid w:val="00526AE0"/>
    <w:rsid w:val="00540C00"/>
    <w:rsid w:val="0054697D"/>
    <w:rsid w:val="00572D4B"/>
    <w:rsid w:val="00595A1F"/>
    <w:rsid w:val="005C1705"/>
    <w:rsid w:val="005D5727"/>
    <w:rsid w:val="005E5BDB"/>
    <w:rsid w:val="0060008C"/>
    <w:rsid w:val="00626503"/>
    <w:rsid w:val="00665177"/>
    <w:rsid w:val="006772FB"/>
    <w:rsid w:val="0069035A"/>
    <w:rsid w:val="00693C80"/>
    <w:rsid w:val="006A2045"/>
    <w:rsid w:val="006E24C6"/>
    <w:rsid w:val="00722541"/>
    <w:rsid w:val="00726F5F"/>
    <w:rsid w:val="007345CC"/>
    <w:rsid w:val="007466FC"/>
    <w:rsid w:val="00761E51"/>
    <w:rsid w:val="0076710C"/>
    <w:rsid w:val="0078029B"/>
    <w:rsid w:val="007A1C53"/>
    <w:rsid w:val="007D623E"/>
    <w:rsid w:val="007D6E85"/>
    <w:rsid w:val="007E2780"/>
    <w:rsid w:val="007E7D29"/>
    <w:rsid w:val="007F26AC"/>
    <w:rsid w:val="008024FF"/>
    <w:rsid w:val="0080643C"/>
    <w:rsid w:val="008406FB"/>
    <w:rsid w:val="008547D1"/>
    <w:rsid w:val="00875CA4"/>
    <w:rsid w:val="00883A67"/>
    <w:rsid w:val="008A00C5"/>
    <w:rsid w:val="008C7B42"/>
    <w:rsid w:val="008D43A2"/>
    <w:rsid w:val="008F3B46"/>
    <w:rsid w:val="00906062"/>
    <w:rsid w:val="00906604"/>
    <w:rsid w:val="009413C6"/>
    <w:rsid w:val="009A6DA9"/>
    <w:rsid w:val="009C184D"/>
    <w:rsid w:val="009C2E93"/>
    <w:rsid w:val="009C60A8"/>
    <w:rsid w:val="009D2296"/>
    <w:rsid w:val="009D514A"/>
    <w:rsid w:val="009D7E28"/>
    <w:rsid w:val="009E19FC"/>
    <w:rsid w:val="009F2482"/>
    <w:rsid w:val="00A61575"/>
    <w:rsid w:val="00A703EA"/>
    <w:rsid w:val="00A92B76"/>
    <w:rsid w:val="00A949FD"/>
    <w:rsid w:val="00AB7533"/>
    <w:rsid w:val="00AC6668"/>
    <w:rsid w:val="00AE321D"/>
    <w:rsid w:val="00B003B6"/>
    <w:rsid w:val="00B14FC8"/>
    <w:rsid w:val="00B418E0"/>
    <w:rsid w:val="00B66627"/>
    <w:rsid w:val="00BD06AD"/>
    <w:rsid w:val="00BF39E4"/>
    <w:rsid w:val="00C2335B"/>
    <w:rsid w:val="00C36C34"/>
    <w:rsid w:val="00C37D19"/>
    <w:rsid w:val="00C37F4F"/>
    <w:rsid w:val="00C730D0"/>
    <w:rsid w:val="00C940BE"/>
    <w:rsid w:val="00CC0E59"/>
    <w:rsid w:val="00CD6A6B"/>
    <w:rsid w:val="00CD6C9B"/>
    <w:rsid w:val="00D0312E"/>
    <w:rsid w:val="00D06419"/>
    <w:rsid w:val="00D32526"/>
    <w:rsid w:val="00D41968"/>
    <w:rsid w:val="00D534A0"/>
    <w:rsid w:val="00D678E6"/>
    <w:rsid w:val="00D71BB2"/>
    <w:rsid w:val="00D72B1F"/>
    <w:rsid w:val="00D835D4"/>
    <w:rsid w:val="00D87A74"/>
    <w:rsid w:val="00D92BFC"/>
    <w:rsid w:val="00DD7764"/>
    <w:rsid w:val="00DE4B0E"/>
    <w:rsid w:val="00DE714A"/>
    <w:rsid w:val="00E049D3"/>
    <w:rsid w:val="00E145D9"/>
    <w:rsid w:val="00E21852"/>
    <w:rsid w:val="00E33A0F"/>
    <w:rsid w:val="00E54B89"/>
    <w:rsid w:val="00E714B5"/>
    <w:rsid w:val="00E830BF"/>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 w:id="1845388878">
      <w:bodyDiv w:val="1"/>
      <w:marLeft w:val="0"/>
      <w:marRight w:val="0"/>
      <w:marTop w:val="0"/>
      <w:marBottom w:val="0"/>
      <w:divBdr>
        <w:top w:val="none" w:sz="0" w:space="0" w:color="auto"/>
        <w:left w:val="none" w:sz="0" w:space="0" w:color="auto"/>
        <w:bottom w:val="none" w:sz="0" w:space="0" w:color="auto"/>
        <w:right w:val="none" w:sz="0" w:space="0" w:color="auto"/>
      </w:divBdr>
    </w:div>
    <w:div w:id="2097822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header" Target="header3.xm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3.png"/><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footer" Target="footer3.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5C1850-065B-7449-9444-3EB20D989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34</Pages>
  <Words>42699</Words>
  <Characters>243388</Characters>
  <Application>Microsoft Office Word</Application>
  <DocSecurity>0</DocSecurity>
  <Lines>2028</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3</cp:revision>
  <dcterms:created xsi:type="dcterms:W3CDTF">2020-10-08T15:37:00Z</dcterms:created>
  <dcterms:modified xsi:type="dcterms:W3CDTF">2020-10-0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